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7BFFC5AA" w14:textId="4ED10413" w:rsidR="00654021"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2525368" w:history="1">
            <w:r w:rsidR="00654021" w:rsidRPr="001B08C1">
              <w:rPr>
                <w:rStyle w:val="Hyperlink"/>
                <w:rFonts w:eastAsiaTheme="minorHAnsi"/>
                <w:noProof/>
              </w:rPr>
              <w:t>Introduction</w:t>
            </w:r>
            <w:r w:rsidR="00654021">
              <w:rPr>
                <w:noProof/>
                <w:webHidden/>
              </w:rPr>
              <w:tab/>
            </w:r>
            <w:r w:rsidR="00654021">
              <w:rPr>
                <w:noProof/>
                <w:webHidden/>
              </w:rPr>
              <w:fldChar w:fldCharType="begin"/>
            </w:r>
            <w:r w:rsidR="00654021">
              <w:rPr>
                <w:noProof/>
                <w:webHidden/>
              </w:rPr>
              <w:instrText xml:space="preserve"> PAGEREF _Toc192525368 \h </w:instrText>
            </w:r>
            <w:r w:rsidR="00654021">
              <w:rPr>
                <w:noProof/>
                <w:webHidden/>
              </w:rPr>
            </w:r>
            <w:r w:rsidR="00654021">
              <w:rPr>
                <w:noProof/>
                <w:webHidden/>
              </w:rPr>
              <w:fldChar w:fldCharType="separate"/>
            </w:r>
            <w:r w:rsidR="00654021">
              <w:rPr>
                <w:noProof/>
                <w:webHidden/>
              </w:rPr>
              <w:t>3</w:t>
            </w:r>
            <w:r w:rsidR="00654021">
              <w:rPr>
                <w:noProof/>
                <w:webHidden/>
              </w:rPr>
              <w:fldChar w:fldCharType="end"/>
            </w:r>
          </w:hyperlink>
        </w:p>
        <w:p w14:paraId="1E4EFBFA" w14:textId="00C0A352"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69" w:history="1">
            <w:r w:rsidRPr="001B08C1">
              <w:rPr>
                <w:rStyle w:val="Hyperlink"/>
                <w:noProof/>
              </w:rPr>
              <w:t>Obsessive-Compulsive Disorder</w:t>
            </w:r>
            <w:r>
              <w:rPr>
                <w:noProof/>
                <w:webHidden/>
              </w:rPr>
              <w:tab/>
            </w:r>
            <w:r>
              <w:rPr>
                <w:noProof/>
                <w:webHidden/>
              </w:rPr>
              <w:fldChar w:fldCharType="begin"/>
            </w:r>
            <w:r>
              <w:rPr>
                <w:noProof/>
                <w:webHidden/>
              </w:rPr>
              <w:instrText xml:space="preserve"> PAGEREF _Toc192525369 \h </w:instrText>
            </w:r>
            <w:r>
              <w:rPr>
                <w:noProof/>
                <w:webHidden/>
              </w:rPr>
            </w:r>
            <w:r>
              <w:rPr>
                <w:noProof/>
                <w:webHidden/>
              </w:rPr>
              <w:fldChar w:fldCharType="separate"/>
            </w:r>
            <w:r>
              <w:rPr>
                <w:noProof/>
                <w:webHidden/>
              </w:rPr>
              <w:t>3</w:t>
            </w:r>
            <w:r>
              <w:rPr>
                <w:noProof/>
                <w:webHidden/>
              </w:rPr>
              <w:fldChar w:fldCharType="end"/>
            </w:r>
          </w:hyperlink>
        </w:p>
        <w:p w14:paraId="57256AFA" w14:textId="25D07B15"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70" w:history="1">
            <w:r w:rsidRPr="001B08C1">
              <w:rPr>
                <w:rStyle w:val="Hyperlink"/>
                <w:noProof/>
              </w:rPr>
              <w:t>Informant Discrepancies</w:t>
            </w:r>
            <w:r>
              <w:rPr>
                <w:noProof/>
                <w:webHidden/>
              </w:rPr>
              <w:tab/>
            </w:r>
            <w:r>
              <w:rPr>
                <w:noProof/>
                <w:webHidden/>
              </w:rPr>
              <w:fldChar w:fldCharType="begin"/>
            </w:r>
            <w:r>
              <w:rPr>
                <w:noProof/>
                <w:webHidden/>
              </w:rPr>
              <w:instrText xml:space="preserve"> PAGEREF _Toc192525370 \h </w:instrText>
            </w:r>
            <w:r>
              <w:rPr>
                <w:noProof/>
                <w:webHidden/>
              </w:rPr>
            </w:r>
            <w:r>
              <w:rPr>
                <w:noProof/>
                <w:webHidden/>
              </w:rPr>
              <w:fldChar w:fldCharType="separate"/>
            </w:r>
            <w:r>
              <w:rPr>
                <w:noProof/>
                <w:webHidden/>
              </w:rPr>
              <w:t>3</w:t>
            </w:r>
            <w:r>
              <w:rPr>
                <w:noProof/>
                <w:webHidden/>
              </w:rPr>
              <w:fldChar w:fldCharType="end"/>
            </w:r>
          </w:hyperlink>
        </w:p>
        <w:p w14:paraId="5185EBC2" w14:textId="48BF3BF7"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71" w:history="1">
            <w:r w:rsidRPr="001B08C1">
              <w:rPr>
                <w:rStyle w:val="Hyperlink"/>
                <w:noProof/>
              </w:rPr>
              <w:t>MRI</w:t>
            </w:r>
            <w:r>
              <w:rPr>
                <w:noProof/>
                <w:webHidden/>
              </w:rPr>
              <w:tab/>
            </w:r>
            <w:r>
              <w:rPr>
                <w:noProof/>
                <w:webHidden/>
              </w:rPr>
              <w:fldChar w:fldCharType="begin"/>
            </w:r>
            <w:r>
              <w:rPr>
                <w:noProof/>
                <w:webHidden/>
              </w:rPr>
              <w:instrText xml:space="preserve"> PAGEREF _Toc192525371 \h </w:instrText>
            </w:r>
            <w:r>
              <w:rPr>
                <w:noProof/>
                <w:webHidden/>
              </w:rPr>
            </w:r>
            <w:r>
              <w:rPr>
                <w:noProof/>
                <w:webHidden/>
              </w:rPr>
              <w:fldChar w:fldCharType="separate"/>
            </w:r>
            <w:r>
              <w:rPr>
                <w:noProof/>
                <w:webHidden/>
              </w:rPr>
              <w:t>5</w:t>
            </w:r>
            <w:r>
              <w:rPr>
                <w:noProof/>
                <w:webHidden/>
              </w:rPr>
              <w:fldChar w:fldCharType="end"/>
            </w:r>
          </w:hyperlink>
        </w:p>
        <w:p w14:paraId="19B263BF" w14:textId="5814C6EB"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72" w:history="1">
            <w:r w:rsidRPr="001B08C1">
              <w:rPr>
                <w:rStyle w:val="Hyperlink"/>
                <w:noProof/>
              </w:rPr>
              <w:t>Neurobiological Theories of OCD</w:t>
            </w:r>
            <w:r>
              <w:rPr>
                <w:noProof/>
                <w:webHidden/>
              </w:rPr>
              <w:tab/>
            </w:r>
            <w:r>
              <w:rPr>
                <w:noProof/>
                <w:webHidden/>
              </w:rPr>
              <w:fldChar w:fldCharType="begin"/>
            </w:r>
            <w:r>
              <w:rPr>
                <w:noProof/>
                <w:webHidden/>
              </w:rPr>
              <w:instrText xml:space="preserve"> PAGEREF _Toc192525372 \h </w:instrText>
            </w:r>
            <w:r>
              <w:rPr>
                <w:noProof/>
                <w:webHidden/>
              </w:rPr>
            </w:r>
            <w:r>
              <w:rPr>
                <w:noProof/>
                <w:webHidden/>
              </w:rPr>
              <w:fldChar w:fldCharType="separate"/>
            </w:r>
            <w:r>
              <w:rPr>
                <w:noProof/>
                <w:webHidden/>
              </w:rPr>
              <w:t>6</w:t>
            </w:r>
            <w:r>
              <w:rPr>
                <w:noProof/>
                <w:webHidden/>
              </w:rPr>
              <w:fldChar w:fldCharType="end"/>
            </w:r>
          </w:hyperlink>
        </w:p>
        <w:p w14:paraId="6BA949EF" w14:textId="09FE7E44"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3" w:history="1">
            <w:r w:rsidRPr="001B08C1">
              <w:rPr>
                <w:rStyle w:val="Hyperlink"/>
                <w:noProof/>
              </w:rPr>
              <w:t>Fronto-Limbic Circuit</w:t>
            </w:r>
            <w:r>
              <w:rPr>
                <w:noProof/>
                <w:webHidden/>
              </w:rPr>
              <w:tab/>
            </w:r>
            <w:r>
              <w:rPr>
                <w:noProof/>
                <w:webHidden/>
              </w:rPr>
              <w:fldChar w:fldCharType="begin"/>
            </w:r>
            <w:r>
              <w:rPr>
                <w:noProof/>
                <w:webHidden/>
              </w:rPr>
              <w:instrText xml:space="preserve"> PAGEREF _Toc192525373 \h </w:instrText>
            </w:r>
            <w:r>
              <w:rPr>
                <w:noProof/>
                <w:webHidden/>
              </w:rPr>
            </w:r>
            <w:r>
              <w:rPr>
                <w:noProof/>
                <w:webHidden/>
              </w:rPr>
              <w:fldChar w:fldCharType="separate"/>
            </w:r>
            <w:r>
              <w:rPr>
                <w:noProof/>
                <w:webHidden/>
              </w:rPr>
              <w:t>7</w:t>
            </w:r>
            <w:r>
              <w:rPr>
                <w:noProof/>
                <w:webHidden/>
              </w:rPr>
              <w:fldChar w:fldCharType="end"/>
            </w:r>
          </w:hyperlink>
        </w:p>
        <w:p w14:paraId="588654D4" w14:textId="5834B5E0"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4" w:history="1">
            <w:r w:rsidRPr="001B08C1">
              <w:rPr>
                <w:rStyle w:val="Hyperlink"/>
                <w:noProof/>
              </w:rPr>
              <w:t>Sensorimotor Circuit</w:t>
            </w:r>
            <w:r>
              <w:rPr>
                <w:noProof/>
                <w:webHidden/>
              </w:rPr>
              <w:tab/>
            </w:r>
            <w:r>
              <w:rPr>
                <w:noProof/>
                <w:webHidden/>
              </w:rPr>
              <w:fldChar w:fldCharType="begin"/>
            </w:r>
            <w:r>
              <w:rPr>
                <w:noProof/>
                <w:webHidden/>
              </w:rPr>
              <w:instrText xml:space="preserve"> PAGEREF _Toc192525374 \h </w:instrText>
            </w:r>
            <w:r>
              <w:rPr>
                <w:noProof/>
                <w:webHidden/>
              </w:rPr>
            </w:r>
            <w:r>
              <w:rPr>
                <w:noProof/>
                <w:webHidden/>
              </w:rPr>
              <w:fldChar w:fldCharType="separate"/>
            </w:r>
            <w:r>
              <w:rPr>
                <w:noProof/>
                <w:webHidden/>
              </w:rPr>
              <w:t>7</w:t>
            </w:r>
            <w:r>
              <w:rPr>
                <w:noProof/>
                <w:webHidden/>
              </w:rPr>
              <w:fldChar w:fldCharType="end"/>
            </w:r>
          </w:hyperlink>
        </w:p>
        <w:p w14:paraId="34711E5C" w14:textId="1E1F16D3"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5" w:history="1">
            <w:r w:rsidRPr="001B08C1">
              <w:rPr>
                <w:rStyle w:val="Hyperlink"/>
                <w:noProof/>
              </w:rPr>
              <w:t>Ventral Cognitive Circuit</w:t>
            </w:r>
            <w:r>
              <w:rPr>
                <w:noProof/>
                <w:webHidden/>
              </w:rPr>
              <w:tab/>
            </w:r>
            <w:r>
              <w:rPr>
                <w:noProof/>
                <w:webHidden/>
              </w:rPr>
              <w:fldChar w:fldCharType="begin"/>
            </w:r>
            <w:r>
              <w:rPr>
                <w:noProof/>
                <w:webHidden/>
              </w:rPr>
              <w:instrText xml:space="preserve"> PAGEREF _Toc192525375 \h </w:instrText>
            </w:r>
            <w:r>
              <w:rPr>
                <w:noProof/>
                <w:webHidden/>
              </w:rPr>
            </w:r>
            <w:r>
              <w:rPr>
                <w:noProof/>
                <w:webHidden/>
              </w:rPr>
              <w:fldChar w:fldCharType="separate"/>
            </w:r>
            <w:r>
              <w:rPr>
                <w:noProof/>
                <w:webHidden/>
              </w:rPr>
              <w:t>7</w:t>
            </w:r>
            <w:r>
              <w:rPr>
                <w:noProof/>
                <w:webHidden/>
              </w:rPr>
              <w:fldChar w:fldCharType="end"/>
            </w:r>
          </w:hyperlink>
        </w:p>
        <w:p w14:paraId="72A684FD" w14:textId="00A9757F"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6" w:history="1">
            <w:r w:rsidRPr="001B08C1">
              <w:rPr>
                <w:rStyle w:val="Hyperlink"/>
                <w:noProof/>
              </w:rPr>
              <w:t>Ventral Affective Circuit</w:t>
            </w:r>
            <w:r>
              <w:rPr>
                <w:noProof/>
                <w:webHidden/>
              </w:rPr>
              <w:tab/>
            </w:r>
            <w:r>
              <w:rPr>
                <w:noProof/>
                <w:webHidden/>
              </w:rPr>
              <w:fldChar w:fldCharType="begin"/>
            </w:r>
            <w:r>
              <w:rPr>
                <w:noProof/>
                <w:webHidden/>
              </w:rPr>
              <w:instrText xml:space="preserve"> PAGEREF _Toc192525376 \h </w:instrText>
            </w:r>
            <w:r>
              <w:rPr>
                <w:noProof/>
                <w:webHidden/>
              </w:rPr>
            </w:r>
            <w:r>
              <w:rPr>
                <w:noProof/>
                <w:webHidden/>
              </w:rPr>
              <w:fldChar w:fldCharType="separate"/>
            </w:r>
            <w:r>
              <w:rPr>
                <w:noProof/>
                <w:webHidden/>
              </w:rPr>
              <w:t>8</w:t>
            </w:r>
            <w:r>
              <w:rPr>
                <w:noProof/>
                <w:webHidden/>
              </w:rPr>
              <w:fldChar w:fldCharType="end"/>
            </w:r>
          </w:hyperlink>
        </w:p>
        <w:p w14:paraId="7948C861" w14:textId="09905C1E"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7" w:history="1">
            <w:r w:rsidRPr="001B08C1">
              <w:rPr>
                <w:rStyle w:val="Hyperlink"/>
                <w:noProof/>
              </w:rPr>
              <w:t>Dorsal Cognitive Circuit</w:t>
            </w:r>
            <w:r>
              <w:rPr>
                <w:noProof/>
                <w:webHidden/>
              </w:rPr>
              <w:tab/>
            </w:r>
            <w:r>
              <w:rPr>
                <w:noProof/>
                <w:webHidden/>
              </w:rPr>
              <w:fldChar w:fldCharType="begin"/>
            </w:r>
            <w:r>
              <w:rPr>
                <w:noProof/>
                <w:webHidden/>
              </w:rPr>
              <w:instrText xml:space="preserve"> PAGEREF _Toc192525377 \h </w:instrText>
            </w:r>
            <w:r>
              <w:rPr>
                <w:noProof/>
                <w:webHidden/>
              </w:rPr>
            </w:r>
            <w:r>
              <w:rPr>
                <w:noProof/>
                <w:webHidden/>
              </w:rPr>
              <w:fldChar w:fldCharType="separate"/>
            </w:r>
            <w:r>
              <w:rPr>
                <w:noProof/>
                <w:webHidden/>
              </w:rPr>
              <w:t>8</w:t>
            </w:r>
            <w:r>
              <w:rPr>
                <w:noProof/>
                <w:webHidden/>
              </w:rPr>
              <w:fldChar w:fldCharType="end"/>
            </w:r>
          </w:hyperlink>
        </w:p>
        <w:p w14:paraId="783C35C9" w14:textId="3AC9DA94"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78" w:history="1">
            <w:r w:rsidRPr="001B08C1">
              <w:rPr>
                <w:rStyle w:val="Hyperlink"/>
                <w:noProof/>
              </w:rPr>
              <w:t>Adolescent OCD</w:t>
            </w:r>
            <w:r>
              <w:rPr>
                <w:noProof/>
                <w:webHidden/>
              </w:rPr>
              <w:tab/>
            </w:r>
            <w:r>
              <w:rPr>
                <w:noProof/>
                <w:webHidden/>
              </w:rPr>
              <w:fldChar w:fldCharType="begin"/>
            </w:r>
            <w:r>
              <w:rPr>
                <w:noProof/>
                <w:webHidden/>
              </w:rPr>
              <w:instrText xml:space="preserve"> PAGEREF _Toc192525378 \h </w:instrText>
            </w:r>
            <w:r>
              <w:rPr>
                <w:noProof/>
                <w:webHidden/>
              </w:rPr>
            </w:r>
            <w:r>
              <w:rPr>
                <w:noProof/>
                <w:webHidden/>
              </w:rPr>
              <w:fldChar w:fldCharType="separate"/>
            </w:r>
            <w:r>
              <w:rPr>
                <w:noProof/>
                <w:webHidden/>
              </w:rPr>
              <w:t>8</w:t>
            </w:r>
            <w:r>
              <w:rPr>
                <w:noProof/>
                <w:webHidden/>
              </w:rPr>
              <w:fldChar w:fldCharType="end"/>
            </w:r>
          </w:hyperlink>
        </w:p>
        <w:p w14:paraId="38E8464C" w14:textId="5897B699"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79" w:history="1">
            <w:r w:rsidRPr="001B08C1">
              <w:rPr>
                <w:rStyle w:val="Hyperlink"/>
                <w:noProof/>
              </w:rPr>
              <w:t>Structural abnormalities</w:t>
            </w:r>
            <w:r>
              <w:rPr>
                <w:noProof/>
                <w:webHidden/>
              </w:rPr>
              <w:tab/>
            </w:r>
            <w:r>
              <w:rPr>
                <w:noProof/>
                <w:webHidden/>
              </w:rPr>
              <w:fldChar w:fldCharType="begin"/>
            </w:r>
            <w:r>
              <w:rPr>
                <w:noProof/>
                <w:webHidden/>
              </w:rPr>
              <w:instrText xml:space="preserve"> PAGEREF _Toc192525379 \h </w:instrText>
            </w:r>
            <w:r>
              <w:rPr>
                <w:noProof/>
                <w:webHidden/>
              </w:rPr>
            </w:r>
            <w:r>
              <w:rPr>
                <w:noProof/>
                <w:webHidden/>
              </w:rPr>
              <w:fldChar w:fldCharType="separate"/>
            </w:r>
            <w:r>
              <w:rPr>
                <w:noProof/>
                <w:webHidden/>
              </w:rPr>
              <w:t>8</w:t>
            </w:r>
            <w:r>
              <w:rPr>
                <w:noProof/>
                <w:webHidden/>
              </w:rPr>
              <w:fldChar w:fldCharType="end"/>
            </w:r>
          </w:hyperlink>
        </w:p>
        <w:p w14:paraId="41DDA933" w14:textId="0FE5C7B0"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80" w:history="1">
            <w:r w:rsidRPr="001B08C1">
              <w:rPr>
                <w:rStyle w:val="Hyperlink"/>
                <w:rFonts w:eastAsiaTheme="minorHAnsi"/>
                <w:noProof/>
              </w:rPr>
              <w:t>Machine Learning</w:t>
            </w:r>
            <w:r>
              <w:rPr>
                <w:noProof/>
                <w:webHidden/>
              </w:rPr>
              <w:tab/>
            </w:r>
            <w:r>
              <w:rPr>
                <w:noProof/>
                <w:webHidden/>
              </w:rPr>
              <w:fldChar w:fldCharType="begin"/>
            </w:r>
            <w:r>
              <w:rPr>
                <w:noProof/>
                <w:webHidden/>
              </w:rPr>
              <w:instrText xml:space="preserve"> PAGEREF _Toc192525380 \h </w:instrText>
            </w:r>
            <w:r>
              <w:rPr>
                <w:noProof/>
                <w:webHidden/>
              </w:rPr>
            </w:r>
            <w:r>
              <w:rPr>
                <w:noProof/>
                <w:webHidden/>
              </w:rPr>
              <w:fldChar w:fldCharType="separate"/>
            </w:r>
            <w:r>
              <w:rPr>
                <w:noProof/>
                <w:webHidden/>
              </w:rPr>
              <w:t>9</w:t>
            </w:r>
            <w:r>
              <w:rPr>
                <w:noProof/>
                <w:webHidden/>
              </w:rPr>
              <w:fldChar w:fldCharType="end"/>
            </w:r>
          </w:hyperlink>
        </w:p>
        <w:p w14:paraId="6FB0F054" w14:textId="33DB4C20"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81" w:history="1">
            <w:r w:rsidRPr="001B08C1">
              <w:rPr>
                <w:rStyle w:val="Hyperlink"/>
                <w:rFonts w:eastAsiaTheme="minorHAnsi"/>
                <w:noProof/>
              </w:rPr>
              <w:t>eXtreme Gradient Boosting</w:t>
            </w:r>
            <w:r>
              <w:rPr>
                <w:noProof/>
                <w:webHidden/>
              </w:rPr>
              <w:tab/>
            </w:r>
            <w:r>
              <w:rPr>
                <w:noProof/>
                <w:webHidden/>
              </w:rPr>
              <w:fldChar w:fldCharType="begin"/>
            </w:r>
            <w:r>
              <w:rPr>
                <w:noProof/>
                <w:webHidden/>
              </w:rPr>
              <w:instrText xml:space="preserve"> PAGEREF _Toc192525381 \h </w:instrText>
            </w:r>
            <w:r>
              <w:rPr>
                <w:noProof/>
                <w:webHidden/>
              </w:rPr>
            </w:r>
            <w:r>
              <w:rPr>
                <w:noProof/>
                <w:webHidden/>
              </w:rPr>
              <w:fldChar w:fldCharType="separate"/>
            </w:r>
            <w:r>
              <w:rPr>
                <w:noProof/>
                <w:webHidden/>
              </w:rPr>
              <w:t>10</w:t>
            </w:r>
            <w:r>
              <w:rPr>
                <w:noProof/>
                <w:webHidden/>
              </w:rPr>
              <w:fldChar w:fldCharType="end"/>
            </w:r>
          </w:hyperlink>
        </w:p>
        <w:p w14:paraId="7200A872" w14:textId="37E9BCEE"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82" w:history="1">
            <w:r w:rsidRPr="001B08C1">
              <w:rPr>
                <w:rStyle w:val="Hyperlink"/>
                <w:noProof/>
              </w:rPr>
              <w:t>The present study (?)</w:t>
            </w:r>
            <w:r>
              <w:rPr>
                <w:noProof/>
                <w:webHidden/>
              </w:rPr>
              <w:tab/>
            </w:r>
            <w:r>
              <w:rPr>
                <w:noProof/>
                <w:webHidden/>
              </w:rPr>
              <w:fldChar w:fldCharType="begin"/>
            </w:r>
            <w:r>
              <w:rPr>
                <w:noProof/>
                <w:webHidden/>
              </w:rPr>
              <w:instrText xml:space="preserve"> PAGEREF _Toc192525382 \h </w:instrText>
            </w:r>
            <w:r>
              <w:rPr>
                <w:noProof/>
                <w:webHidden/>
              </w:rPr>
            </w:r>
            <w:r>
              <w:rPr>
                <w:noProof/>
                <w:webHidden/>
              </w:rPr>
              <w:fldChar w:fldCharType="separate"/>
            </w:r>
            <w:r>
              <w:rPr>
                <w:noProof/>
                <w:webHidden/>
              </w:rPr>
              <w:t>11</w:t>
            </w:r>
            <w:r>
              <w:rPr>
                <w:noProof/>
                <w:webHidden/>
              </w:rPr>
              <w:fldChar w:fldCharType="end"/>
            </w:r>
          </w:hyperlink>
        </w:p>
        <w:p w14:paraId="1E4B06D7" w14:textId="638EF5D7"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83" w:history="1">
            <w:r w:rsidRPr="001B08C1">
              <w:rPr>
                <w:rStyle w:val="Hyperlink"/>
                <w:noProof/>
              </w:rPr>
              <w:t>Research question</w:t>
            </w:r>
            <w:r>
              <w:rPr>
                <w:noProof/>
                <w:webHidden/>
              </w:rPr>
              <w:tab/>
            </w:r>
            <w:r>
              <w:rPr>
                <w:noProof/>
                <w:webHidden/>
              </w:rPr>
              <w:fldChar w:fldCharType="begin"/>
            </w:r>
            <w:r>
              <w:rPr>
                <w:noProof/>
                <w:webHidden/>
              </w:rPr>
              <w:instrText xml:space="preserve"> PAGEREF _Toc192525383 \h </w:instrText>
            </w:r>
            <w:r>
              <w:rPr>
                <w:noProof/>
                <w:webHidden/>
              </w:rPr>
            </w:r>
            <w:r>
              <w:rPr>
                <w:noProof/>
                <w:webHidden/>
              </w:rPr>
              <w:fldChar w:fldCharType="separate"/>
            </w:r>
            <w:r>
              <w:rPr>
                <w:noProof/>
                <w:webHidden/>
              </w:rPr>
              <w:t>11</w:t>
            </w:r>
            <w:r>
              <w:rPr>
                <w:noProof/>
                <w:webHidden/>
              </w:rPr>
              <w:fldChar w:fldCharType="end"/>
            </w:r>
          </w:hyperlink>
        </w:p>
        <w:p w14:paraId="3F522F76" w14:textId="13979B6F"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84" w:history="1">
            <w:r w:rsidRPr="001B08C1">
              <w:rPr>
                <w:rStyle w:val="Hyperlink"/>
                <w:noProof/>
              </w:rPr>
              <w:t>Hypothesis</w:t>
            </w:r>
            <w:r>
              <w:rPr>
                <w:noProof/>
                <w:webHidden/>
              </w:rPr>
              <w:tab/>
            </w:r>
            <w:r>
              <w:rPr>
                <w:noProof/>
                <w:webHidden/>
              </w:rPr>
              <w:fldChar w:fldCharType="begin"/>
            </w:r>
            <w:r>
              <w:rPr>
                <w:noProof/>
                <w:webHidden/>
              </w:rPr>
              <w:instrText xml:space="preserve"> PAGEREF _Toc192525384 \h </w:instrText>
            </w:r>
            <w:r>
              <w:rPr>
                <w:noProof/>
                <w:webHidden/>
              </w:rPr>
            </w:r>
            <w:r>
              <w:rPr>
                <w:noProof/>
                <w:webHidden/>
              </w:rPr>
              <w:fldChar w:fldCharType="separate"/>
            </w:r>
            <w:r>
              <w:rPr>
                <w:noProof/>
                <w:webHidden/>
              </w:rPr>
              <w:t>11</w:t>
            </w:r>
            <w:r>
              <w:rPr>
                <w:noProof/>
                <w:webHidden/>
              </w:rPr>
              <w:fldChar w:fldCharType="end"/>
            </w:r>
          </w:hyperlink>
        </w:p>
        <w:p w14:paraId="4EF39509" w14:textId="2A22A471" w:rsidR="00654021" w:rsidRDefault="00654021">
          <w:pPr>
            <w:pStyle w:val="TOC1"/>
            <w:tabs>
              <w:tab w:val="right" w:leader="dot" w:pos="9350"/>
            </w:tabs>
            <w:rPr>
              <w:rFonts w:eastAsiaTheme="minorEastAsia" w:cstheme="minorBidi"/>
              <w:b w:val="0"/>
              <w:bCs w:val="0"/>
              <w:caps w:val="0"/>
              <w:noProof/>
              <w:kern w:val="2"/>
              <w:sz w:val="24"/>
              <w:szCs w:val="24"/>
              <w14:ligatures w14:val="standardContextual"/>
            </w:rPr>
          </w:pPr>
          <w:hyperlink w:anchor="_Toc192525385" w:history="1">
            <w:r w:rsidRPr="001B08C1">
              <w:rPr>
                <w:rStyle w:val="Hyperlink"/>
                <w:noProof/>
              </w:rPr>
              <w:t>Methods</w:t>
            </w:r>
            <w:r>
              <w:rPr>
                <w:noProof/>
                <w:webHidden/>
              </w:rPr>
              <w:tab/>
            </w:r>
            <w:r>
              <w:rPr>
                <w:noProof/>
                <w:webHidden/>
              </w:rPr>
              <w:fldChar w:fldCharType="begin"/>
            </w:r>
            <w:r>
              <w:rPr>
                <w:noProof/>
                <w:webHidden/>
              </w:rPr>
              <w:instrText xml:space="preserve"> PAGEREF _Toc192525385 \h </w:instrText>
            </w:r>
            <w:r>
              <w:rPr>
                <w:noProof/>
                <w:webHidden/>
              </w:rPr>
            </w:r>
            <w:r>
              <w:rPr>
                <w:noProof/>
                <w:webHidden/>
              </w:rPr>
              <w:fldChar w:fldCharType="separate"/>
            </w:r>
            <w:r>
              <w:rPr>
                <w:noProof/>
                <w:webHidden/>
              </w:rPr>
              <w:t>12</w:t>
            </w:r>
            <w:r>
              <w:rPr>
                <w:noProof/>
                <w:webHidden/>
              </w:rPr>
              <w:fldChar w:fldCharType="end"/>
            </w:r>
          </w:hyperlink>
        </w:p>
        <w:p w14:paraId="71A96BEF" w14:textId="2A6C72E1"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86" w:history="1">
            <w:r w:rsidRPr="001B08C1">
              <w:rPr>
                <w:rStyle w:val="Hyperlink"/>
                <w:noProof/>
              </w:rPr>
              <w:t>Data Source and Collection Procedures</w:t>
            </w:r>
            <w:r>
              <w:rPr>
                <w:noProof/>
                <w:webHidden/>
              </w:rPr>
              <w:tab/>
            </w:r>
            <w:r>
              <w:rPr>
                <w:noProof/>
                <w:webHidden/>
              </w:rPr>
              <w:fldChar w:fldCharType="begin"/>
            </w:r>
            <w:r>
              <w:rPr>
                <w:noProof/>
                <w:webHidden/>
              </w:rPr>
              <w:instrText xml:space="preserve"> PAGEREF _Toc192525386 \h </w:instrText>
            </w:r>
            <w:r>
              <w:rPr>
                <w:noProof/>
                <w:webHidden/>
              </w:rPr>
            </w:r>
            <w:r>
              <w:rPr>
                <w:noProof/>
                <w:webHidden/>
              </w:rPr>
              <w:fldChar w:fldCharType="separate"/>
            </w:r>
            <w:r>
              <w:rPr>
                <w:noProof/>
                <w:webHidden/>
              </w:rPr>
              <w:t>12</w:t>
            </w:r>
            <w:r>
              <w:rPr>
                <w:noProof/>
                <w:webHidden/>
              </w:rPr>
              <w:fldChar w:fldCharType="end"/>
            </w:r>
          </w:hyperlink>
        </w:p>
        <w:p w14:paraId="0B9E9EB9" w14:textId="3D3CC206"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87" w:history="1">
            <w:r w:rsidRPr="001B08C1">
              <w:rPr>
                <w:rStyle w:val="Hyperlink"/>
                <w:noProof/>
              </w:rPr>
              <w:t>Data acquisition</w:t>
            </w:r>
            <w:r>
              <w:rPr>
                <w:noProof/>
                <w:webHidden/>
              </w:rPr>
              <w:tab/>
            </w:r>
            <w:r>
              <w:rPr>
                <w:noProof/>
                <w:webHidden/>
              </w:rPr>
              <w:fldChar w:fldCharType="begin"/>
            </w:r>
            <w:r>
              <w:rPr>
                <w:noProof/>
                <w:webHidden/>
              </w:rPr>
              <w:instrText xml:space="preserve"> PAGEREF _Toc192525387 \h </w:instrText>
            </w:r>
            <w:r>
              <w:rPr>
                <w:noProof/>
                <w:webHidden/>
              </w:rPr>
            </w:r>
            <w:r>
              <w:rPr>
                <w:noProof/>
                <w:webHidden/>
              </w:rPr>
              <w:fldChar w:fldCharType="separate"/>
            </w:r>
            <w:r>
              <w:rPr>
                <w:noProof/>
                <w:webHidden/>
              </w:rPr>
              <w:t>12</w:t>
            </w:r>
            <w:r>
              <w:rPr>
                <w:noProof/>
                <w:webHidden/>
              </w:rPr>
              <w:fldChar w:fldCharType="end"/>
            </w:r>
          </w:hyperlink>
        </w:p>
        <w:p w14:paraId="5F3BCC16" w14:textId="4CB55082"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88" w:history="1">
            <w:r w:rsidRPr="001B08C1">
              <w:rPr>
                <w:rStyle w:val="Hyperlink"/>
                <w:noProof/>
              </w:rPr>
              <w:t>Questionaries</w:t>
            </w:r>
            <w:r>
              <w:rPr>
                <w:noProof/>
                <w:webHidden/>
              </w:rPr>
              <w:tab/>
            </w:r>
            <w:r>
              <w:rPr>
                <w:noProof/>
                <w:webHidden/>
              </w:rPr>
              <w:fldChar w:fldCharType="begin"/>
            </w:r>
            <w:r>
              <w:rPr>
                <w:noProof/>
                <w:webHidden/>
              </w:rPr>
              <w:instrText xml:space="preserve"> PAGEREF _Toc192525388 \h </w:instrText>
            </w:r>
            <w:r>
              <w:rPr>
                <w:noProof/>
                <w:webHidden/>
              </w:rPr>
            </w:r>
            <w:r>
              <w:rPr>
                <w:noProof/>
                <w:webHidden/>
              </w:rPr>
              <w:fldChar w:fldCharType="separate"/>
            </w:r>
            <w:r>
              <w:rPr>
                <w:noProof/>
                <w:webHidden/>
              </w:rPr>
              <w:t>12</w:t>
            </w:r>
            <w:r>
              <w:rPr>
                <w:noProof/>
                <w:webHidden/>
              </w:rPr>
              <w:fldChar w:fldCharType="end"/>
            </w:r>
          </w:hyperlink>
        </w:p>
        <w:p w14:paraId="141160A1" w14:textId="02C846C8"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89" w:history="1">
            <w:r w:rsidRPr="001B08C1">
              <w:rPr>
                <w:rStyle w:val="Hyperlink"/>
                <w:noProof/>
              </w:rPr>
              <w:t>Kiddie Affective</w:t>
            </w:r>
            <w:r>
              <w:rPr>
                <w:noProof/>
                <w:webHidden/>
              </w:rPr>
              <w:tab/>
            </w:r>
            <w:r>
              <w:rPr>
                <w:noProof/>
                <w:webHidden/>
              </w:rPr>
              <w:fldChar w:fldCharType="begin"/>
            </w:r>
            <w:r>
              <w:rPr>
                <w:noProof/>
                <w:webHidden/>
              </w:rPr>
              <w:instrText xml:space="preserve"> PAGEREF _Toc192525389 \h </w:instrText>
            </w:r>
            <w:r>
              <w:rPr>
                <w:noProof/>
                <w:webHidden/>
              </w:rPr>
            </w:r>
            <w:r>
              <w:rPr>
                <w:noProof/>
                <w:webHidden/>
              </w:rPr>
              <w:fldChar w:fldCharType="separate"/>
            </w:r>
            <w:r>
              <w:rPr>
                <w:noProof/>
                <w:webHidden/>
              </w:rPr>
              <w:t>12</w:t>
            </w:r>
            <w:r>
              <w:rPr>
                <w:noProof/>
                <w:webHidden/>
              </w:rPr>
              <w:fldChar w:fldCharType="end"/>
            </w:r>
          </w:hyperlink>
        </w:p>
        <w:p w14:paraId="79B4C4E5" w14:textId="3649B243"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90" w:history="1">
            <w:r w:rsidRPr="001B08C1">
              <w:rPr>
                <w:rStyle w:val="Hyperlink"/>
                <w:noProof/>
              </w:rPr>
              <w:t>Achenbach System and Empirically Based Assessment (ASEBA)</w:t>
            </w:r>
            <w:r>
              <w:rPr>
                <w:noProof/>
                <w:webHidden/>
              </w:rPr>
              <w:tab/>
            </w:r>
            <w:r>
              <w:rPr>
                <w:noProof/>
                <w:webHidden/>
              </w:rPr>
              <w:fldChar w:fldCharType="begin"/>
            </w:r>
            <w:r>
              <w:rPr>
                <w:noProof/>
                <w:webHidden/>
              </w:rPr>
              <w:instrText xml:space="preserve"> PAGEREF _Toc192525390 \h </w:instrText>
            </w:r>
            <w:r>
              <w:rPr>
                <w:noProof/>
                <w:webHidden/>
              </w:rPr>
            </w:r>
            <w:r>
              <w:rPr>
                <w:noProof/>
                <w:webHidden/>
              </w:rPr>
              <w:fldChar w:fldCharType="separate"/>
            </w:r>
            <w:r>
              <w:rPr>
                <w:noProof/>
                <w:webHidden/>
              </w:rPr>
              <w:t>12</w:t>
            </w:r>
            <w:r>
              <w:rPr>
                <w:noProof/>
                <w:webHidden/>
              </w:rPr>
              <w:fldChar w:fldCharType="end"/>
            </w:r>
          </w:hyperlink>
        </w:p>
        <w:p w14:paraId="26F27F2D" w14:textId="4AB1299F" w:rsidR="00654021" w:rsidRDefault="00654021">
          <w:pPr>
            <w:pStyle w:val="TOC4"/>
            <w:tabs>
              <w:tab w:val="right" w:leader="dot" w:pos="9350"/>
            </w:tabs>
            <w:rPr>
              <w:rFonts w:eastAsiaTheme="minorEastAsia" w:cstheme="minorBidi"/>
              <w:noProof/>
              <w:kern w:val="2"/>
              <w:sz w:val="24"/>
              <w:szCs w:val="24"/>
              <w14:ligatures w14:val="standardContextual"/>
            </w:rPr>
          </w:pPr>
          <w:hyperlink w:anchor="_Toc192525391" w:history="1">
            <w:r w:rsidRPr="001B08C1">
              <w:rPr>
                <w:rStyle w:val="Hyperlink"/>
                <w:noProof/>
                <w:color w:val="86B3C0" w:themeColor="hyperlink" w:themeTint="99"/>
              </w:rPr>
              <w:t>The Obsessive-Compulsive Symptom (OCS) Scale (?)</w:t>
            </w:r>
            <w:r>
              <w:rPr>
                <w:noProof/>
                <w:webHidden/>
              </w:rPr>
              <w:tab/>
            </w:r>
            <w:r>
              <w:rPr>
                <w:noProof/>
                <w:webHidden/>
              </w:rPr>
              <w:fldChar w:fldCharType="begin"/>
            </w:r>
            <w:r>
              <w:rPr>
                <w:noProof/>
                <w:webHidden/>
              </w:rPr>
              <w:instrText xml:space="preserve"> PAGEREF _Toc192525391 \h </w:instrText>
            </w:r>
            <w:r>
              <w:rPr>
                <w:noProof/>
                <w:webHidden/>
              </w:rPr>
            </w:r>
            <w:r>
              <w:rPr>
                <w:noProof/>
                <w:webHidden/>
              </w:rPr>
              <w:fldChar w:fldCharType="separate"/>
            </w:r>
            <w:r>
              <w:rPr>
                <w:noProof/>
                <w:webHidden/>
              </w:rPr>
              <w:t>13</w:t>
            </w:r>
            <w:r>
              <w:rPr>
                <w:noProof/>
                <w:webHidden/>
              </w:rPr>
              <w:fldChar w:fldCharType="end"/>
            </w:r>
          </w:hyperlink>
        </w:p>
        <w:p w14:paraId="4005B019" w14:textId="17C08BDD" w:rsidR="00654021" w:rsidRDefault="00654021">
          <w:pPr>
            <w:pStyle w:val="TOC3"/>
            <w:tabs>
              <w:tab w:val="right" w:leader="dot" w:pos="9350"/>
            </w:tabs>
            <w:rPr>
              <w:rFonts w:eastAsiaTheme="minorEastAsia" w:cstheme="minorBidi"/>
              <w:i w:val="0"/>
              <w:iCs w:val="0"/>
              <w:noProof/>
              <w:kern w:val="2"/>
              <w:sz w:val="24"/>
              <w:szCs w:val="24"/>
              <w14:ligatures w14:val="standardContextual"/>
            </w:rPr>
          </w:pPr>
          <w:hyperlink w:anchor="_Toc192525392" w:history="1">
            <w:r w:rsidRPr="001B08C1">
              <w:rPr>
                <w:rStyle w:val="Hyperlink"/>
                <w:noProof/>
              </w:rPr>
              <w:t>Structural MRI</w:t>
            </w:r>
            <w:r>
              <w:rPr>
                <w:noProof/>
                <w:webHidden/>
              </w:rPr>
              <w:tab/>
            </w:r>
            <w:r>
              <w:rPr>
                <w:noProof/>
                <w:webHidden/>
              </w:rPr>
              <w:fldChar w:fldCharType="begin"/>
            </w:r>
            <w:r>
              <w:rPr>
                <w:noProof/>
                <w:webHidden/>
              </w:rPr>
              <w:instrText xml:space="preserve"> PAGEREF _Toc192525392 \h </w:instrText>
            </w:r>
            <w:r>
              <w:rPr>
                <w:noProof/>
                <w:webHidden/>
              </w:rPr>
            </w:r>
            <w:r>
              <w:rPr>
                <w:noProof/>
                <w:webHidden/>
              </w:rPr>
              <w:fldChar w:fldCharType="separate"/>
            </w:r>
            <w:r>
              <w:rPr>
                <w:noProof/>
                <w:webHidden/>
              </w:rPr>
              <w:t>13</w:t>
            </w:r>
            <w:r>
              <w:rPr>
                <w:noProof/>
                <w:webHidden/>
              </w:rPr>
              <w:fldChar w:fldCharType="end"/>
            </w:r>
          </w:hyperlink>
        </w:p>
        <w:p w14:paraId="35418540" w14:textId="7D5E5A53"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93" w:history="1">
            <w:r w:rsidRPr="001B08C1">
              <w:rPr>
                <w:rStyle w:val="Hyperlink"/>
                <w:noProof/>
              </w:rPr>
              <w:t>Sample</w:t>
            </w:r>
            <w:r>
              <w:rPr>
                <w:noProof/>
                <w:webHidden/>
              </w:rPr>
              <w:tab/>
            </w:r>
            <w:r>
              <w:rPr>
                <w:noProof/>
                <w:webHidden/>
              </w:rPr>
              <w:fldChar w:fldCharType="begin"/>
            </w:r>
            <w:r>
              <w:rPr>
                <w:noProof/>
                <w:webHidden/>
              </w:rPr>
              <w:instrText xml:space="preserve"> PAGEREF _Toc192525393 \h </w:instrText>
            </w:r>
            <w:r>
              <w:rPr>
                <w:noProof/>
                <w:webHidden/>
              </w:rPr>
            </w:r>
            <w:r>
              <w:rPr>
                <w:noProof/>
                <w:webHidden/>
              </w:rPr>
              <w:fldChar w:fldCharType="separate"/>
            </w:r>
            <w:r>
              <w:rPr>
                <w:noProof/>
                <w:webHidden/>
              </w:rPr>
              <w:t>14</w:t>
            </w:r>
            <w:r>
              <w:rPr>
                <w:noProof/>
                <w:webHidden/>
              </w:rPr>
              <w:fldChar w:fldCharType="end"/>
            </w:r>
          </w:hyperlink>
        </w:p>
        <w:p w14:paraId="2DA1BDBF" w14:textId="21A0F2FF"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94" w:history="1">
            <w:r w:rsidRPr="001B08C1">
              <w:rPr>
                <w:rStyle w:val="Hyperlink"/>
                <w:noProof/>
              </w:rPr>
              <w:t>Statistical analyses/Preliminary analyses(?)</w:t>
            </w:r>
            <w:r>
              <w:rPr>
                <w:noProof/>
                <w:webHidden/>
              </w:rPr>
              <w:tab/>
            </w:r>
            <w:r>
              <w:rPr>
                <w:noProof/>
                <w:webHidden/>
              </w:rPr>
              <w:fldChar w:fldCharType="begin"/>
            </w:r>
            <w:r>
              <w:rPr>
                <w:noProof/>
                <w:webHidden/>
              </w:rPr>
              <w:instrText xml:space="preserve"> PAGEREF _Toc192525394 \h </w:instrText>
            </w:r>
            <w:r>
              <w:rPr>
                <w:noProof/>
                <w:webHidden/>
              </w:rPr>
            </w:r>
            <w:r>
              <w:rPr>
                <w:noProof/>
                <w:webHidden/>
              </w:rPr>
              <w:fldChar w:fldCharType="separate"/>
            </w:r>
            <w:r>
              <w:rPr>
                <w:noProof/>
                <w:webHidden/>
              </w:rPr>
              <w:t>14</w:t>
            </w:r>
            <w:r>
              <w:rPr>
                <w:noProof/>
                <w:webHidden/>
              </w:rPr>
              <w:fldChar w:fldCharType="end"/>
            </w:r>
          </w:hyperlink>
        </w:p>
        <w:p w14:paraId="30F90588" w14:textId="1DCF5FF9" w:rsidR="00654021" w:rsidRDefault="00654021">
          <w:pPr>
            <w:pStyle w:val="TOC2"/>
            <w:tabs>
              <w:tab w:val="right" w:leader="dot" w:pos="9350"/>
            </w:tabs>
            <w:rPr>
              <w:rFonts w:eastAsiaTheme="minorEastAsia" w:cstheme="minorBidi"/>
              <w:smallCaps w:val="0"/>
              <w:noProof/>
              <w:kern w:val="2"/>
              <w:sz w:val="24"/>
              <w:szCs w:val="24"/>
              <w14:ligatures w14:val="standardContextual"/>
            </w:rPr>
          </w:pPr>
          <w:hyperlink w:anchor="_Toc192525395" w:history="1">
            <w:r w:rsidRPr="001B08C1">
              <w:rPr>
                <w:rStyle w:val="Hyperlink"/>
                <w:noProof/>
              </w:rPr>
              <w:t>Modelling approach(?)</w:t>
            </w:r>
            <w:r>
              <w:rPr>
                <w:noProof/>
                <w:webHidden/>
              </w:rPr>
              <w:tab/>
            </w:r>
            <w:r>
              <w:rPr>
                <w:noProof/>
                <w:webHidden/>
              </w:rPr>
              <w:fldChar w:fldCharType="begin"/>
            </w:r>
            <w:r>
              <w:rPr>
                <w:noProof/>
                <w:webHidden/>
              </w:rPr>
              <w:instrText xml:space="preserve"> PAGEREF _Toc192525395 \h </w:instrText>
            </w:r>
            <w:r>
              <w:rPr>
                <w:noProof/>
                <w:webHidden/>
              </w:rPr>
            </w:r>
            <w:r>
              <w:rPr>
                <w:noProof/>
                <w:webHidden/>
              </w:rPr>
              <w:fldChar w:fldCharType="separate"/>
            </w:r>
            <w:r>
              <w:rPr>
                <w:noProof/>
                <w:webHidden/>
              </w:rPr>
              <w:t>14</w:t>
            </w:r>
            <w:r>
              <w:rPr>
                <w:noProof/>
                <w:webHidden/>
              </w:rPr>
              <w:fldChar w:fldCharType="end"/>
            </w:r>
          </w:hyperlink>
        </w:p>
        <w:p w14:paraId="5C55EE46" w14:textId="6812D90C" w:rsidR="00654021" w:rsidRDefault="00654021">
          <w:pPr>
            <w:pStyle w:val="TOC1"/>
            <w:tabs>
              <w:tab w:val="right" w:leader="dot" w:pos="9350"/>
            </w:tabs>
            <w:rPr>
              <w:rFonts w:eastAsiaTheme="minorEastAsia" w:cstheme="minorBidi"/>
              <w:b w:val="0"/>
              <w:bCs w:val="0"/>
              <w:caps w:val="0"/>
              <w:noProof/>
              <w:kern w:val="2"/>
              <w:sz w:val="24"/>
              <w:szCs w:val="24"/>
              <w14:ligatures w14:val="standardContextual"/>
            </w:rPr>
          </w:pPr>
          <w:hyperlink w:anchor="_Toc192525396" w:history="1">
            <w:r w:rsidRPr="001B08C1">
              <w:rPr>
                <w:rStyle w:val="Hyperlink"/>
                <w:noProof/>
              </w:rPr>
              <w:t>References</w:t>
            </w:r>
            <w:r>
              <w:rPr>
                <w:noProof/>
                <w:webHidden/>
              </w:rPr>
              <w:tab/>
            </w:r>
            <w:r>
              <w:rPr>
                <w:noProof/>
                <w:webHidden/>
              </w:rPr>
              <w:fldChar w:fldCharType="begin"/>
            </w:r>
            <w:r>
              <w:rPr>
                <w:noProof/>
                <w:webHidden/>
              </w:rPr>
              <w:instrText xml:space="preserve"> PAGEREF _Toc192525396 \h </w:instrText>
            </w:r>
            <w:r>
              <w:rPr>
                <w:noProof/>
                <w:webHidden/>
              </w:rPr>
            </w:r>
            <w:r>
              <w:rPr>
                <w:noProof/>
                <w:webHidden/>
              </w:rPr>
              <w:fldChar w:fldCharType="separate"/>
            </w:r>
            <w:r>
              <w:rPr>
                <w:noProof/>
                <w:webHidden/>
              </w:rPr>
              <w:t>15</w:t>
            </w:r>
            <w:r>
              <w:rPr>
                <w:noProof/>
                <w:webHidden/>
              </w:rPr>
              <w:fldChar w:fldCharType="end"/>
            </w:r>
          </w:hyperlink>
        </w:p>
        <w:p w14:paraId="1AA47D8B" w14:textId="67A2D249"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2525368"/>
      <w:r w:rsidRPr="00201BF6">
        <w:rPr>
          <w:rFonts w:eastAsiaTheme="minorHAnsi"/>
        </w:rPr>
        <w:lastRenderedPageBreak/>
        <w:t>Introduction</w:t>
      </w:r>
      <w:bookmarkEnd w:id="0"/>
      <w:bookmarkEnd w:id="1"/>
    </w:p>
    <w:p w14:paraId="6ABAE586" w14:textId="77777777" w:rsidR="00F41E9F" w:rsidRDefault="00F41E9F" w:rsidP="00824E88">
      <w:pPr>
        <w:spacing w:line="360" w:lineRule="auto"/>
      </w:pPr>
    </w:p>
    <w:p w14:paraId="67661375" w14:textId="77777777" w:rsidR="00195A4B" w:rsidRPr="00207F5F" w:rsidRDefault="00195A4B" w:rsidP="00195A4B">
      <w:pPr>
        <w:pStyle w:val="Style2"/>
        <w:spacing w:line="360" w:lineRule="auto"/>
        <w:rPr>
          <w:rFonts w:cs="Times New Roman"/>
          <w:szCs w:val="24"/>
        </w:rPr>
      </w:pPr>
      <w:bookmarkStart w:id="2" w:name="_Toc192525369"/>
      <w:commentRangeStart w:id="3"/>
      <w:r w:rsidRPr="00207F5F">
        <w:rPr>
          <w:rFonts w:cs="Times New Roman"/>
          <w:szCs w:val="24"/>
        </w:rPr>
        <w:t>Obsessive-Compulsive Disorder</w:t>
      </w:r>
      <w:bookmarkEnd w:id="2"/>
      <w:commentRangeEnd w:id="3"/>
      <w:r w:rsidR="00A276A6">
        <w:rPr>
          <w:rStyle w:val="CommentReference"/>
          <w:rFonts w:eastAsia="Times New Roman" w:cs="Times New Roman"/>
          <w:b w:val="0"/>
          <w:color w:val="auto"/>
        </w:rPr>
        <w:commentReference w:id="3"/>
      </w:r>
    </w:p>
    <w:p w14:paraId="6D68C54D" w14:textId="43DDD849" w:rsidR="00195A4B" w:rsidRDefault="00422F2A" w:rsidP="00824E88">
      <w:pPr>
        <w:spacing w:line="360" w:lineRule="auto"/>
      </w:pPr>
      <w:ins w:id="4" w:author="Ina Drabløs" w:date="2025-03-05T13:25:00Z">
        <w:r>
          <w:t>Obsessive-compulsive disorder (</w:t>
        </w:r>
      </w:ins>
      <w:r w:rsidR="00195A4B" w:rsidRPr="00207F5F">
        <w:t>OCD</w:t>
      </w:r>
      <w:ins w:id="5" w:author="Ina Drabløs" w:date="2025-03-05T13:26:00Z">
        <w:r>
          <w:t>)</w:t>
        </w:r>
      </w:ins>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w:t>
      </w:r>
      <w:r w:rsidR="00654021">
        <w:t xml:space="preserve"> </w:t>
      </w:r>
      <w:r w:rsidR="00195A4B" w:rsidRPr="00207F5F">
        <w:t xml:space="preserve">The disorder commonly arises in </w:t>
      </w:r>
      <w:commentRangeStart w:id="6"/>
      <w:r w:rsidR="00195A4B" w:rsidRPr="00207F5F">
        <w:t>early life</w:t>
      </w:r>
      <w:commentRangeEnd w:id="6"/>
      <w:r w:rsidR="00B111A0">
        <w:rPr>
          <w:rStyle w:val="CommentReference"/>
        </w:rPr>
        <w:commentReference w:id="6"/>
      </w:r>
      <w:r w:rsidR="00195A4B" w:rsidRPr="00207F5F">
        <w:t xml:space="preserve"> and is characterized by the presence of compulsions – ritualized behavioral or mental acts, and obsessions – intrusive and unwanted thoughts and worries </w:t>
      </w:r>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r w:rsidR="00195A4B" w:rsidRPr="00207F5F">
        <w:t>.</w:t>
      </w:r>
      <w:r w:rsidR="00654021">
        <w:t xml:space="preserve"> </w:t>
      </w:r>
      <w:r w:rsidR="00195A4B" w:rsidRPr="00207F5F">
        <w:t xml:space="preserve">OCD is unique among mental illnesses in that it exhibits both externalizing and internalizing symptoms </w:t>
      </w:r>
      <w:r w:rsidR="00195A4B" w:rsidRPr="00207F5F">
        <w:fldChar w:fldCharType="begin"/>
      </w:r>
      <w:r w:rsidR="00195A4B" w:rsidRPr="00207F5F">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07F5F">
        <w:fldChar w:fldCharType="separate"/>
      </w:r>
      <w:r w:rsidR="00195A4B" w:rsidRPr="00207F5F">
        <w:t>(Guzick et al., 2019)</w:t>
      </w:r>
      <w:r w:rsidR="00195A4B" w:rsidRPr="00207F5F">
        <w:fldChar w:fldCharType="end"/>
      </w:r>
      <w:r w:rsidR="00195A4B" w:rsidRPr="00207F5F">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00195A4B" w:rsidRPr="00207F5F">
        <w:fldChar w:fldCharType="begin"/>
      </w:r>
      <w:r w:rsidR="003B224D">
        <w:instrText xml:space="preserve"> ADDIN ZOTERO_ITEM CSL_CITATION {"citationID":"0A5Q16su","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195A4B" w:rsidRPr="00207F5F">
        <w:fldChar w:fldCharType="separate"/>
      </w:r>
      <w:r w:rsidR="003B224D">
        <w:rPr>
          <w:noProof/>
        </w:rPr>
        <w:t>(T. M. Achenbach, 2001)</w:t>
      </w:r>
      <w:r w:rsidR="00195A4B" w:rsidRPr="00207F5F">
        <w:fldChar w:fldCharType="end"/>
      </w:r>
      <w:r w:rsidR="00195A4B" w:rsidRPr="00207F5F">
        <w:t xml:space="preserve">. Understanding OCD within this dual framework enhances our grasp of its complexity and informs more effective therapeutic strategies. </w:t>
      </w:r>
      <w:r w:rsidR="00654021" w:rsidRPr="00654021">
        <w:t>This framework is therapeutically beneficial and supported by empirical research</w:t>
      </w:r>
      <w:r w:rsidR="00654021">
        <w:t xml:space="preserve">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25681000" w14:textId="797E4FAE" w:rsidR="00FC3B32" w:rsidRPr="00FC3B32" w:rsidRDefault="00FC3B32" w:rsidP="00FC3B32">
      <w:pPr>
        <w:pStyle w:val="Style2"/>
        <w:spacing w:line="360" w:lineRule="auto"/>
        <w:rPr>
          <w:rFonts w:cs="Times New Roman"/>
          <w:szCs w:val="24"/>
        </w:rPr>
      </w:pPr>
      <w:bookmarkStart w:id="7" w:name="_Toc192525370"/>
      <w:r w:rsidRPr="00D337F8">
        <w:rPr>
          <w:rFonts w:cs="Times New Roman"/>
          <w:szCs w:val="24"/>
        </w:rPr>
        <w:t>Informant Discrepancies</w:t>
      </w:r>
      <w:bookmarkEnd w:id="7"/>
    </w:p>
    <w:p w14:paraId="42DC40AC" w14:textId="60CE9C93" w:rsidR="008E488F" w:rsidRDefault="00AF4ADF" w:rsidP="00AF4ADF">
      <w:pPr>
        <w:spacing w:line="360" w:lineRule="auto"/>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This reliance stems from the perception that children may not possess the cognitive and linguistic skills required to understand and respond to surveys accurately</w:t>
      </w:r>
      <w:r w:rsidR="002B0C5B">
        <w:t xml:space="preserve"> </w:t>
      </w:r>
      <w:r w:rsidR="002B0C5B" w:rsidRPr="002B0C5B">
        <w:rPr>
          <w:color w:val="8DD873" w:themeColor="accent6" w:themeTint="99"/>
        </w:rPr>
        <w:t>(ref)</w:t>
      </w:r>
      <w:r w:rsidR="00654021" w:rsidRPr="002B0C5B">
        <w:rPr>
          <w:color w:val="8DD873" w:themeColor="accent6" w:themeTint="99"/>
        </w:rPr>
        <w:t>.</w:t>
      </w:r>
      <w:r w:rsidR="002B0C5B">
        <w:rPr>
          <w:color w:val="8DD873" w:themeColor="accent6" w:themeTint="99"/>
        </w:rPr>
        <w:t xml:space="preserve"> </w:t>
      </w:r>
      <w:r>
        <w:t xml:space="preserve">Consider the </w:t>
      </w:r>
      <w:r w:rsidRPr="00AF4ADF">
        <w:t xml:space="preserve">case of Liam, </w:t>
      </w:r>
      <w:r w:rsidRPr="00AF4ADF">
        <w:rPr>
          <w:rFonts w:eastAsiaTheme="majorEastAsia"/>
        </w:rPr>
        <w:t>a</w:t>
      </w:r>
      <w:r w:rsidRPr="00AF4ADF">
        <w:t xml:space="preserve"> 12-year-old 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 xml:space="preserve">time, attending only partial days if he went at all. Though he started venturing out with friends, it was only to familiar, controlled environments. His parents continued to monitor his progress closely, </w:t>
      </w:r>
      <w:r w:rsidR="008E488F" w:rsidRPr="008E488F">
        <w:lastRenderedPageBreak/>
        <w:t>supporting him in his journey while remaining aware of the continuous obstacles that his OCD presented.</w:t>
      </w:r>
    </w:p>
    <w:p w14:paraId="54684DB7" w14:textId="38BDB4DE" w:rsidR="00F41E9F" w:rsidRPr="00AF4ADF" w:rsidRDefault="00785FD6" w:rsidP="00AF4ADF">
      <w:pPr>
        <w:spacing w:line="360" w:lineRule="auto"/>
        <w:ind w:firstLine="720"/>
        <w:rPr>
          <w:color w:val="4C94D8" w:themeColor="text2" w:themeTint="80"/>
        </w:rPr>
      </w:pPr>
      <w:r w:rsidRPr="00EA769C">
        <w:t>Th</w:t>
      </w:r>
      <w:r w:rsidR="008B2CDF" w:rsidRPr="00EA769C">
        <w:t>is</w:t>
      </w:r>
      <w:r w:rsidRPr="00EA769C">
        <w:t xml:space="preserve"> </w:t>
      </w:r>
      <w:r w:rsidR="00C10752" w:rsidRPr="00EA769C">
        <w:t>vignette</w:t>
      </w:r>
      <w:r w:rsidRPr="00EA769C">
        <w:t xml:space="preserve"> demonstrates the</w:t>
      </w:r>
      <w:r w:rsidR="00C679D3" w:rsidRPr="00EA769C">
        <w:t xml:space="preserve"> importance of recognizing that the</w:t>
      </w:r>
      <w:r w:rsidRPr="00EA769C">
        <w:t xml:space="preserve"> child's perspective is distinct but equally valid</w:t>
      </w:r>
      <w:r w:rsidR="00AF4ADF">
        <w:t xml:space="preserve">. </w:t>
      </w:r>
      <w:r w:rsidR="00EA769C" w:rsidRPr="00EA769C">
        <w:t xml:space="preserve">However, the insights provided by Liam can differ significantly from those of his mother, highlighting </w:t>
      </w:r>
      <w:r w:rsidR="00EA769C" w:rsidRPr="00AF4ADF">
        <w:t>the potential discrepancies in information regardless of whether the goal is clinical assessment or research</w:t>
      </w:r>
      <w:commentRangeStart w:id="8"/>
      <w:r w:rsidR="00EA769C" w:rsidRPr="00AF4ADF">
        <w:t>.</w:t>
      </w:r>
      <w:r w:rsidR="00AF4ADF" w:rsidRPr="00AF4ADF">
        <w:t xml:space="preserve"> </w:t>
      </w:r>
      <w:r w:rsidR="00FC3B32">
        <w:rPr>
          <w:rFonts w:eastAsiaTheme="majorEastAsia"/>
          <w:color w:val="000000" w:themeColor="text1"/>
        </w:rPr>
        <w:t>M</w:t>
      </w:r>
      <w:r w:rsidR="001D002C" w:rsidRPr="005C3E0F">
        <w:rPr>
          <w:rFonts w:eastAsiaTheme="majorEastAsia"/>
          <w:color w:val="000000" w:themeColor="text1"/>
        </w:rPr>
        <w:t xml:space="preserve">ental health </w:t>
      </w:r>
      <w:r w:rsidR="00981F6A">
        <w:rPr>
          <w:rFonts w:eastAsiaTheme="majorEastAsia"/>
          <w:color w:val="000000" w:themeColor="text1"/>
        </w:rPr>
        <w:t>problems</w:t>
      </w:r>
      <w:r w:rsidR="001D002C" w:rsidRPr="005C3E0F">
        <w:rPr>
          <w:rFonts w:eastAsiaTheme="majorEastAsia"/>
          <w:color w:val="000000" w:themeColor="text1"/>
        </w:rPr>
        <w:t xml:space="preserve"> can vary across different contexts </w:t>
      </w:r>
      <w:r w:rsidR="001D002C">
        <w:rPr>
          <w:rFonts w:eastAsiaTheme="majorEastAsia"/>
          <w:color w:val="000000" w:themeColor="text1"/>
        </w:rPr>
        <w:fldChar w:fldCharType="begin"/>
      </w:r>
      <w:r w:rsidR="001D002C">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1D002C">
        <w:rPr>
          <w:rFonts w:eastAsiaTheme="majorEastAsia"/>
          <w:color w:val="000000" w:themeColor="text1"/>
        </w:rPr>
        <w:fldChar w:fldCharType="separate"/>
      </w:r>
      <w:r w:rsidR="001D002C">
        <w:rPr>
          <w:rFonts w:eastAsiaTheme="majorEastAsia"/>
          <w:noProof/>
          <w:color w:val="000000" w:themeColor="text1"/>
        </w:rPr>
        <w:t>(Bauducco et al., 2024; Beesdo et al., 2009)</w:t>
      </w:r>
      <w:r w:rsidR="001D002C">
        <w:rPr>
          <w:rFonts w:eastAsiaTheme="majorEastAsia"/>
          <w:color w:val="000000" w:themeColor="text1"/>
        </w:rPr>
        <w:fldChar w:fldCharType="end"/>
      </w:r>
      <w:r w:rsidR="001D002C">
        <w:rPr>
          <w:rFonts w:eastAsiaTheme="majorEastAsia"/>
          <w:color w:val="000000" w:themeColor="text1"/>
        </w:rPr>
        <w:t>.</w:t>
      </w:r>
      <w:r w:rsidR="001D002C" w:rsidRPr="008157C2">
        <w:rPr>
          <w:rFonts w:eastAsiaTheme="majorEastAsia"/>
          <w:color w:val="000000" w:themeColor="text1"/>
        </w:rPr>
        <w:t xml:space="preserve"> </w:t>
      </w:r>
      <w:r w:rsidR="00631EE4" w:rsidRPr="005C3E0F">
        <w:rPr>
          <w:rFonts w:eastAsiaTheme="majorEastAsia"/>
          <w:color w:val="000000" w:themeColor="text1"/>
        </w:rPr>
        <w:t xml:space="preserve">Children and adolescents may exhibit mental health concerns in </w:t>
      </w:r>
      <w:r w:rsidR="00DF551A">
        <w:rPr>
          <w:rFonts w:eastAsiaTheme="majorEastAsia"/>
          <w:color w:val="000000" w:themeColor="text1"/>
        </w:rPr>
        <w:t xml:space="preserve">specific </w:t>
      </w:r>
      <w:r w:rsidR="00631EE4" w:rsidRPr="005C3E0F">
        <w:rPr>
          <w:rFonts w:eastAsiaTheme="majorEastAsia"/>
          <w:color w:val="000000" w:themeColor="text1"/>
        </w:rPr>
        <w:t xml:space="preserve">environments, such as at home or school, </w:t>
      </w:r>
      <w:r w:rsidR="00427CEF">
        <w:rPr>
          <w:rFonts w:eastAsiaTheme="majorEastAsia"/>
          <w:color w:val="000000" w:themeColor="text1"/>
        </w:rPr>
        <w:t xml:space="preserve">while appearing unaffected in </w:t>
      </w:r>
      <w:r w:rsidR="00631EE4" w:rsidRPr="00AF4ADF">
        <w:rPr>
          <w:rFonts w:eastAsiaTheme="majorEastAsia"/>
          <w:color w:val="000000" w:themeColor="text1"/>
        </w:rPr>
        <w:t xml:space="preserve">others, like during peer interactions. These contextual variations are evident across various domains, including conduct problems, attention, hyperactivity, and anxiety </w:t>
      </w:r>
      <w:r w:rsidR="00631EE4" w:rsidRPr="00AF4ADF">
        <w:rPr>
          <w:rFonts w:eastAsiaTheme="majorEastAsia"/>
          <w:color w:val="000000" w:themeColor="text1"/>
        </w:rPr>
        <w:fldChar w:fldCharType="begin"/>
      </w:r>
      <w:r w:rsidR="00517FA8" w:rsidRPr="00AF4ADF">
        <w:rPr>
          <w:rFonts w:eastAsiaTheme="majorEastAsia"/>
          <w:color w:val="000000" w:themeColor="text1"/>
        </w:rPr>
        <w:instrText xml:space="preserve"> ADDIN ZOTERO_ITEM CSL_CITATION {"citationID":"EhYLfTMO","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631EE4" w:rsidRPr="00AF4ADF">
        <w:rPr>
          <w:rFonts w:eastAsiaTheme="majorEastAsia"/>
          <w:color w:val="000000" w:themeColor="text1"/>
        </w:rPr>
        <w:fldChar w:fldCharType="separate"/>
      </w:r>
      <w:r w:rsidR="00517FA8" w:rsidRPr="00AF4ADF">
        <w:rPr>
          <w:color w:val="000000"/>
        </w:rPr>
        <w:t>(Beesdo et al., 2009)</w:t>
      </w:r>
      <w:r w:rsidR="00631EE4" w:rsidRPr="00AF4ADF">
        <w:rPr>
          <w:rFonts w:eastAsiaTheme="majorEastAsia"/>
          <w:color w:val="000000" w:themeColor="text1"/>
        </w:rPr>
        <w:fldChar w:fldCharType="end"/>
      </w:r>
      <w:r w:rsidR="00631EE4" w:rsidRPr="00AF4ADF">
        <w:rPr>
          <w:rFonts w:eastAsiaTheme="majorEastAsia"/>
          <w:color w:val="000000" w:themeColor="text1"/>
        </w:rPr>
        <w:t xml:space="preserve">. </w:t>
      </w:r>
      <w:r w:rsidR="00266014" w:rsidRPr="00AF4ADF">
        <w:t>This divergence</w:t>
      </w:r>
      <w:r w:rsidR="00266014" w:rsidRPr="00266014">
        <w:t xml:space="preserve"> in perspectives introduce</w:t>
      </w:r>
      <w:r w:rsidR="00531F27">
        <w:t>s</w:t>
      </w:r>
      <w:r w:rsidR="00266014" w:rsidRPr="00266014">
        <w:t xml:space="preserve"> complexities in clinical practice, research, and theory regarding child psychiatry and psychopathology</w:t>
      </w:r>
      <w:r w:rsidR="00AF4ADF">
        <w:t xml:space="preserve"> </w:t>
      </w:r>
      <w:r w:rsidR="00D337F8">
        <w:fldChar w:fldCharType="begin"/>
      </w:r>
      <w:r w:rsidR="0031455B">
        <w:instrText xml:space="preserve"> ADDIN ZOTERO_ITEM CSL_CITATION {"citationID":"dGyfXwPr","properties":{"formattedCitation":"(Chen et al., 2017; Salbach-Andrae et al., 2009)","plainCitation":"(Chen et al., 2017; Salbach-Andrae et al., 2009)","noteIndex":0},"citationItems":[{"id":3405,"uris":["http://zotero.org/users/13126831/items/ZM8T8T6R"],"itemData":{"id":3405,"type":"article-journal","abstract":"The majority of studies on parent-child discrepancies in the assessment of adolescent emotional and behavioral problems have been conducted in Western countries. It is believed that parent-adolescent agreement would be higher in societies with a strong culture of familism. We examined whether parent-adolescent discrepancies in the rating of adolescent emotional and behavioral problems are related to parental and family factors in Taiwan. Participants included 1,421 child-parent pairs of 7th-grade students from 12 middle schools in Northern Taiwan and their parents. We calculated Pearson’s correlation coefficients to assess the relationship between parental (Child Behavior Checklist, CBCL) and adolescent (Youth Self Report, YSR) report of emotional/behavioral problem syndromes. Regression models were used to assess parent-adolescent differences in relation to parental psychopathology and family factors. We found that parent-adolescent agreement was moderate (r = 0.37). Adolescents reported higher symptom scores than their parents (Mean Total Problem Score: CBCL: 20.79, YSR: 33.14). Parental psychopathology was related to higher parental ratings and better informant agreement. Parents with higher socioeconomic status (SES) tended to report lower scores for adolescent problem syndromes, resulting in higher levels of disagreement. Greater maternal care was related to higher parent-adolescent agreement. Based on our study findings, we conclude that familism values do not seem to improve parent-child agreement in the assessment of adolescent problem syndromes. The finding that higher SES was related to increased discrepancies speaks to the need to explore the culture-specific mechanisms giving rise to informant discrepancies.","container-title":"PLOS ONE","DOI":"10.1371/journal.pone.0178863","ISSN":"1932-6203","issue":"6","journalAbbreviation":"PLOS ONE","language":"en","note":"publisher: Public Library of Science","page":"e0178863","source":"PLoS Journals","title":"Parent-child discrepancies in the report of adolescent emotional and behavioral problems in Taiwan","volume":"12","author":[{"family":"Chen","given":"Ying-Yeh"},{"family":"Ho","given":"Suk-Yin"},{"family":"Lee","given":"Pei-Chen"},{"family":"Wu","given":"Chia-Kai"},{"family":"Gau","given":"Susan Shur-Fen"}],"issued":{"date-parts":[["2017",6,23]]}}},{"id":3407,"uris":["http://zotero.org/users/13126831/items/WDMNWV8H"],"itemData":{"id":3407,"type":"article-journal","abstract":"ObjectiveThe purpose of this study was to investigate the degree of agreement among parents, teachers and adolescents with respect to the Child Behavior Checklist (CBCL), the Teacher's Report Form (TRF), and the Youth Self Report (YSR). In addition we evaluated the suitability of these three forms (CBCL, TRF and YSR) in terms of their contribution to understanding internalizing and externalizing disorders in youths being referred to a child and adolescent unit of a psychiatric care facility.MethodsA total of 611 patients aged 11–18 years (mean age 13.0, SD 1.6) were assessed using the CBCL, the TRF and the YSR.ResultsIntraclass coefficients (ICC) showed low to moderate agreement among informants. Furthermore, the level of agreement was generally less among patients suffering from internalizing disorders than for young patients who displayed externalizing disorders. Logistic regression revealed that the TRF internalizing syndrome scale, the CBCL internalizing syndrome scale and gender were relevant prognostic factors for the occurrence of internalizing disorders in youth. The YSR internalizing syndrome scale, on the other hand, was not a relevant factor among adolescents of a clinical target population. Likewise, only the TRF externalizing syndrome scale, the CBCL externalizing syndrome scale and gender were relevant prognostic factors for the occurrence of externalizing disorders in youth.ConclusionsParticularly the CBCL and TRF are useful instruments in assessing internalizing and externalizing disorders in adolescents referred to a mental health setting.","container-title":"European Psychiatry","DOI":"10.1016/j.eurpsy.2008.07.008","ISSN":"0924-9338, 1778-3585","issue":"5","language":"en","page":"345-351","source":"Cambridge University Press","title":"Patterns of agreement among parent, teacher and youth ratings in a referred sample","volume":"24","author":[{"family":"Salbach-Andrae","given":"Harriet"},{"family":"Lenz","given":"Klaus"},{"family":"Lehmkuhl","given":"Ulrike"}],"issued":{"date-parts":[["2009",6]]}}}],"schema":"https://github.com/citation-style-language/schema/raw/master/csl-citation.json"} </w:instrText>
      </w:r>
      <w:r w:rsidR="00D337F8">
        <w:fldChar w:fldCharType="separate"/>
      </w:r>
      <w:r w:rsidR="0031455B">
        <w:rPr>
          <w:noProof/>
        </w:rPr>
        <w:t>(Chen et al., 2017; Salbach-Andrae et al., 2009)</w:t>
      </w:r>
      <w:r w:rsidR="00D337F8">
        <w:fldChar w:fldCharType="end"/>
      </w:r>
      <w:r w:rsidR="00D337F8">
        <w:t>.</w:t>
      </w:r>
      <w:r w:rsidR="00D337F8" w:rsidRPr="00D337F8">
        <w:t xml:space="preserve"> These differences have been thoroughly examined and will be covered in more detail </w:t>
      </w:r>
      <w:r w:rsidR="00D337F8" w:rsidRPr="00D337F8">
        <w:rPr>
          <w:color w:val="000000" w:themeColor="text1"/>
        </w:rPr>
        <w:t>below</w:t>
      </w:r>
      <w:commentRangeEnd w:id="8"/>
      <w:r w:rsidR="0058440E">
        <w:rPr>
          <w:rStyle w:val="CommentReference"/>
        </w:rPr>
        <w:commentReference w:id="8"/>
      </w:r>
      <w:r w:rsidR="00D337F8" w:rsidRPr="00D337F8">
        <w:rPr>
          <w:color w:val="000000" w:themeColor="text1"/>
        </w:rPr>
        <w:t xml:space="preserve">. </w:t>
      </w:r>
      <w:r w:rsidR="00266014">
        <w:rPr>
          <w:color w:val="000000" w:themeColor="text1"/>
        </w:rPr>
        <w:t xml:space="preserve">Furthermore, </w:t>
      </w:r>
      <w:r w:rsidR="00266014" w:rsidRPr="00266014">
        <w:t>while the use of multiple informants in mental health assessment is thought to enhance our understanding of the psychological functioning of children, particularly in the infant population, we are still in the process of discovering how to effectively utilize this wealth of information</w:t>
      </w:r>
      <w:r w:rsidR="00266014">
        <w:t xml:space="preserve"> </w:t>
      </w:r>
      <w:r w:rsidR="00D337F8">
        <w:fldChar w:fldCharType="begin"/>
      </w:r>
      <w:r w:rsidR="00D337F8">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D337F8">
        <w:fldChar w:fldCharType="separate"/>
      </w:r>
      <w:r w:rsidR="00D337F8">
        <w:rPr>
          <w:noProof/>
        </w:rPr>
        <w:t>(Reyes, 2013)</w:t>
      </w:r>
      <w:r w:rsidR="00D337F8">
        <w:fldChar w:fldCharType="end"/>
      </w:r>
      <w:r w:rsidR="00D337F8" w:rsidRPr="00D337F8">
        <w:t xml:space="preserve">. </w:t>
      </w:r>
    </w:p>
    <w:p w14:paraId="26459ADF" w14:textId="38189F8D" w:rsidR="00546AF5" w:rsidRPr="00C679D3" w:rsidRDefault="00C679D3" w:rsidP="00FC3B32">
      <w:pPr>
        <w:spacing w:line="360" w:lineRule="auto"/>
        <w:ind w:firstLine="720"/>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of interventions</w:t>
      </w:r>
      <w:r w:rsidRPr="00487738">
        <w:t xml:space="preserve"> for children is derived from reports by multiple informants </w:t>
      </w:r>
      <w:r w:rsidR="003C4857" w:rsidRPr="00487738">
        <w:fldChar w:fldCharType="begin"/>
      </w:r>
      <w:r w:rsidR="003C4857" w:rsidRPr="00487738">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487738">
        <w:fldChar w:fldCharType="separate"/>
      </w:r>
      <w:r w:rsidR="003C4857" w:rsidRPr="00487738">
        <w:t>(Weisz et al., 2005)</w:t>
      </w:r>
      <w:r w:rsidR="003C4857" w:rsidRPr="00487738">
        <w:fldChar w:fldCharType="end"/>
      </w:r>
      <w:r w:rsidRPr="00487738">
        <w:t>.</w:t>
      </w:r>
      <w:r w:rsidR="00487738" w:rsidRPr="00487738">
        <w:t xml:space="preserve"> For instance, depending on whether parent or teacher assessments are used to categorize the child's problem or if both are taken into account at the same time, the prevalence rates of conduct and oppositional defiant disorders in community samples </w:t>
      </w:r>
      <w:commentRangeStart w:id="9"/>
      <w:r w:rsidR="00487738" w:rsidRPr="00487738">
        <w:t xml:space="preserve">vary from 1.6% to 10.2%  </w:t>
      </w:r>
      <w:r w:rsidR="00487738" w:rsidRPr="00487738">
        <w:fldChar w:fldCharType="begin"/>
      </w:r>
      <w:r w:rsidR="00487738" w:rsidRPr="00487738">
        <w:instrText xml:space="preserve"> ADDIN ZOTERO_ITEM CSL_CITATION {"citationID":"S4DiNx2Y","properties":{"formattedCitation":"(Offord et al., 1996)","plainCitation":"(Offord et al., 1996)","noteIndex":0},"citationItems":[{"id":3699,"uris":["http://zotero.org/users/13126831/items/5GVA3MHY"],"itemData":{"id":3699,"type":"article-journal","abstract":"Objective\nTo examine the consequences for measurement of child psychiatric disorder (conduct and oppositional disorders) of not integrating the data on the same individual from different informants compared with integrating the information from parents and teachers, using three different strategies.\nMethod\nData for the study came from problem checklist assessments done by parents and teachers of children aged 6 to 16 years (N = 1,134) selected with known probability from a general population sample and from structured interviews obtained in a stratified random subsample (n = 251).\nResults\nAs expected, parent-teacher agreement was low. The pattern of associated features of disorder was found to vary markedly in parent-identified compared with teacher-identified disorder. Furthermore, combining informants had the disadvantage of masking the distinctive patterns of associated features noted in informant-specific disorders. Finally, by treating disorder as informant-specific, the internal properties of the measure are not generally inferior to those obtained by combining informants in various ways.\nConclusion\nChild psychiatric disorders should be conceptualized as informant-specific phenomena.","container-title":"Journal of the American Academy of Child &amp; Adolescent Psychiatry","DOI":"10.1097/00004583-199608000-00019","ISSN":"0890-8567","issue":"8","journalAbbreviation":"Journal of the American Academy of Child &amp; Adolescent Psychiatry","page":"1078-1085","source":"ScienceDirect","title":"Integrating Assessment Data from Multiple Informants","volume":"35","author":[{"family":"Offord","given":"DAVID R."},{"family":"Boyle","given":"MICHAEL H."},{"family":"Racine","given":"YVONNE"},{"family":"Szatmari","given":"PETER"},{"family":"Fleming","given":"JAN E."},{"family":"Sanford","given":"MARK"},{"family":"Lipman","given":"ELLEN L."}],"issued":{"date-parts":[["1996",8,1]]}}}],"schema":"https://github.com/citation-style-language/schema/raw/master/csl-citation.json"} </w:instrText>
      </w:r>
      <w:r w:rsidR="00487738" w:rsidRPr="00487738">
        <w:fldChar w:fldCharType="separate"/>
      </w:r>
      <w:r w:rsidR="00487738" w:rsidRPr="00487738">
        <w:t>(Offord et al., 1996)</w:t>
      </w:r>
      <w:r w:rsidR="00487738" w:rsidRPr="00487738">
        <w:fldChar w:fldCharType="end"/>
      </w:r>
      <w:r w:rsidR="003E1D02" w:rsidRPr="00487738">
        <w:t>. Furthermore,</w:t>
      </w:r>
      <w:r w:rsidRPr="00D337F8">
        <w:rPr>
          <w:color w:val="000000"/>
        </w:rPr>
        <w:t xml:space="preserve"> depending on the informant, it is typical to find inconsistent results from controlled studies evaluating psychological therapies </w:t>
      </w:r>
      <w:commentRangeEnd w:id="9"/>
      <w:r w:rsidR="00E21C0D">
        <w:rPr>
          <w:rStyle w:val="CommentReference"/>
        </w:rPr>
        <w:commentReference w:id="9"/>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Pr>
          <w:color w:val="000000"/>
        </w:rPr>
        <w:t xml:space="preserve"> </w:t>
      </w:r>
      <w:r w:rsidRPr="00C679D3">
        <w:t>Understanding these discrepancies is crucial for accurately assessing intervention outcomes and advancing research in developmental psychopathology</w:t>
      </w:r>
      <w:r w:rsidR="00AF0A1D">
        <w:t>.</w:t>
      </w:r>
      <w:r w:rsidR="00AF0A1D" w:rsidRPr="00C679D3">
        <w:t xml:space="preserve"> </w:t>
      </w:r>
    </w:p>
    <w:p w14:paraId="2A15BFDD" w14:textId="77777777" w:rsidR="00195A4B" w:rsidRDefault="00A0729C" w:rsidP="00531F27">
      <w:pPr>
        <w:spacing w:line="360" w:lineRule="auto"/>
        <w:ind w:firstLine="720"/>
      </w:pPr>
      <w:commentRangeStart w:id="10"/>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w:t>
      </w:r>
      <w:r w:rsidRPr="00A0729C">
        <w:lastRenderedPageBreak/>
        <w:t xml:space="preserve">key findings included: (a) reports of the same behavior by different informants generally show low to moderate </w:t>
      </w:r>
      <w:r w:rsidR="003E1D02">
        <w:t>agreement</w:t>
      </w:r>
      <w:r w:rsidRPr="00A0729C">
        <w:t xml:space="preserve">; (b) </w:t>
      </w:r>
      <w:r w:rsidR="008B2CDF"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p. 227–228). </w:t>
      </w:r>
      <w:commentRangeEnd w:id="10"/>
      <w:r w:rsidR="00E21C0D">
        <w:rPr>
          <w:rStyle w:val="CommentReference"/>
        </w:rPr>
        <w:commentReference w:id="10"/>
      </w:r>
    </w:p>
    <w:p w14:paraId="36C4891F" w14:textId="187866EA" w:rsidR="00195A4B" w:rsidRPr="00195A4B" w:rsidRDefault="00A0729C" w:rsidP="00195A4B">
      <w:pPr>
        <w:spacing w:line="360" w:lineRule="auto"/>
        <w:ind w:firstLine="720"/>
        <w:rPr>
          <w:rFonts w:eastAsiaTheme="majorEastAsia"/>
          <w:color w:val="000000" w:themeColor="text1"/>
        </w:rPr>
      </w:pPr>
      <w:r w:rsidRPr="00A0729C">
        <w:t>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behavioral domains where these discrepancies were most pronounced.</w:t>
      </w:r>
      <w:r w:rsidR="00195A4B" w:rsidRPr="00195A4B">
        <w:rPr>
          <w:rFonts w:eastAsiaTheme="majorEastAsia"/>
          <w:color w:val="000000" w:themeColor="text1"/>
        </w:rPr>
        <w:t xml:space="preserve"> </w:t>
      </w:r>
      <w:r w:rsidR="00195A4B">
        <w:rPr>
          <w:rFonts w:eastAsiaTheme="majorEastAsia"/>
          <w:color w:val="000000" w:themeColor="text1"/>
        </w:rPr>
        <w:t>A prominent finding</w:t>
      </w:r>
      <w:r w:rsidR="00195A4B" w:rsidRPr="00207F5F">
        <w:rPr>
          <w:rFonts w:eastAsiaTheme="majorEastAsia"/>
          <w:color w:val="000000" w:themeColor="text1"/>
        </w:rPr>
        <w:t xml:space="preserve"> indicate</w:t>
      </w:r>
      <w:r w:rsidR="00195A4B">
        <w:rPr>
          <w:rFonts w:eastAsiaTheme="majorEastAsia"/>
          <w:color w:val="000000" w:themeColor="text1"/>
        </w:rPr>
        <w:t>d</w:t>
      </w:r>
      <w:r w:rsidR="00195A4B" w:rsidRPr="00207F5F">
        <w:rPr>
          <w:rFonts w:eastAsiaTheme="majorEastAsia"/>
          <w:color w:val="000000" w:themeColor="text1"/>
        </w:rPr>
        <w:t xml:space="preserve"> discrepancies and varying accuracy in symptom reporting, with no clear consensus. </w:t>
      </w:r>
    </w:p>
    <w:p w14:paraId="104FD4F9" w14:textId="718BF424" w:rsidR="00195A4B" w:rsidRPr="00FC3B32" w:rsidRDefault="00195A4B" w:rsidP="00FC3B32">
      <w:pPr>
        <w:spacing w:line="360" w:lineRule="auto"/>
      </w:pPr>
      <w:r w:rsidRPr="00FC3B32">
        <w:t xml:space="preserve">Agreement as a test of validity for multiple informant </w:t>
      </w:r>
      <w:r w:rsidR="007623ED" w:rsidRPr="00FC3B32">
        <w:rPr>
          <w:color w:val="8DD873" w:themeColor="accent6" w:themeTint="99"/>
        </w:rPr>
        <w:t>(</w:t>
      </w:r>
      <w:r w:rsidR="007509D8" w:rsidRPr="00FC3B32">
        <w:rPr>
          <w:color w:val="8DD873" w:themeColor="accent6" w:themeTint="99"/>
        </w:rPr>
        <w:t>?</w:t>
      </w:r>
      <w:r w:rsidR="007623ED" w:rsidRPr="00FC3B32">
        <w:rPr>
          <w:color w:val="8DD873" w:themeColor="accent6" w:themeTint="99"/>
        </w:rPr>
        <w:t>)</w:t>
      </w:r>
      <w:r w:rsidR="00FC3B32" w:rsidRPr="00FC3B32">
        <w:rPr>
          <w:color w:val="8DD873" w:themeColor="accent6" w:themeTint="99"/>
        </w:rPr>
        <w:t xml:space="preserve"> </w:t>
      </w:r>
      <w:r w:rsidRPr="00FC3B32">
        <w:rPr>
          <w:rFonts w:eastAsiaTheme="majorEastAsia"/>
          <w:color w:val="8DD873" w:themeColor="accent6" w:themeTint="99"/>
        </w:rPr>
        <w:t xml:space="preserve">Child </w:t>
      </w:r>
      <w:r w:rsidRPr="00207F5F">
        <w:rPr>
          <w:rFonts w:eastAsiaTheme="majorEastAsia"/>
          <w:color w:val="000000" w:themeColor="text1"/>
        </w:rPr>
        <w:t xml:space="preserve">reports internalized symptoms more accurately, while parents tend to be more precise in identifying externalized </w:t>
      </w:r>
      <w:r w:rsidR="00FC3B32">
        <w:rPr>
          <w:rFonts w:eastAsiaTheme="majorEastAsia"/>
          <w:color w:val="000000" w:themeColor="text1"/>
        </w:rPr>
        <w:t xml:space="preserve">symptoms </w:t>
      </w:r>
      <w:r w:rsidRPr="00207F5F">
        <w:rPr>
          <w:rFonts w:eastAsiaTheme="majorEastAsia"/>
          <w:color w:val="000000" w:themeColor="text1"/>
        </w:rPr>
        <w:fldChar w:fldCharType="begin"/>
      </w:r>
      <w:r>
        <w:rPr>
          <w:rFonts w:eastAsiaTheme="majorEastAsia"/>
          <w:color w:val="000000" w:themeColor="text1"/>
        </w:rPr>
        <w:instrText xml:space="preserve"> ADDIN ZOTERO_ITEM CSL_CITATION {"citationID":"MqZ4nD9Q","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Silverman &amp; Eisen, 1992)</w:t>
      </w:r>
      <w:r w:rsidRPr="00207F5F">
        <w:rPr>
          <w:rFonts w:eastAsiaTheme="majorEastAsia"/>
          <w:color w:val="000000" w:themeColor="text1"/>
        </w:rPr>
        <w:fldChar w:fldCharType="end"/>
      </w:r>
      <w:r w:rsidRPr="00207F5F">
        <w:rPr>
          <w:rFonts w:eastAsiaTheme="majorEastAsia"/>
          <w:color w:val="000000" w:themeColor="text1"/>
        </w:rPr>
        <w:t>.</w:t>
      </w:r>
      <w:r>
        <w:rPr>
          <w:rFonts w:eastAsiaTheme="majorEastAsia"/>
          <w:color w:val="000000" w:themeColor="text1"/>
        </w:rPr>
        <w:t xml:space="preserve"> </w:t>
      </w:r>
    </w:p>
    <w:p w14:paraId="7337E493" w14:textId="055198DE" w:rsidR="00055355" w:rsidRPr="00195A4B" w:rsidRDefault="00EE7217" w:rsidP="00195A4B">
      <w:pPr>
        <w:pStyle w:val="Style2"/>
        <w:spacing w:line="360" w:lineRule="auto"/>
        <w:rPr>
          <w:rFonts w:cs="Times New Roman"/>
          <w:szCs w:val="24"/>
        </w:rPr>
      </w:pPr>
      <w:bookmarkStart w:id="11" w:name="_Toc192525371"/>
      <w:commentRangeStart w:id="12"/>
      <w:r w:rsidRPr="00207F5F">
        <w:rPr>
          <w:rFonts w:cs="Times New Roman"/>
          <w:szCs w:val="24"/>
        </w:rPr>
        <w:t>MRI</w:t>
      </w:r>
      <w:bookmarkEnd w:id="11"/>
      <w:commentRangeEnd w:id="12"/>
      <w:r w:rsidR="0013016E">
        <w:rPr>
          <w:rStyle w:val="CommentReference"/>
          <w:rFonts w:eastAsia="Times New Roman" w:cs="Times New Roman"/>
          <w:b w:val="0"/>
          <w:color w:val="auto"/>
        </w:rPr>
        <w:commentReference w:id="12"/>
      </w:r>
    </w:p>
    <w:p w14:paraId="1B1A2735" w14:textId="078BD780" w:rsidR="003279D7" w:rsidRDefault="00E21C0D" w:rsidP="00CD2BE5">
      <w:pPr>
        <w:spacing w:line="360" w:lineRule="auto"/>
        <w:rPr>
          <w:color w:val="156082" w:themeColor="accent1"/>
        </w:rPr>
      </w:pPr>
      <w:r>
        <w:t>A</w:t>
      </w:r>
      <w:r w:rsidR="00CD2BE5" w:rsidRPr="00CD2BE5">
        <w:t xml:space="preserve">dvances in neuroimaging, particularly </w:t>
      </w:r>
      <w:r>
        <w:t xml:space="preserve">magnetic resonance imaging </w:t>
      </w:r>
      <w:r w:rsidR="003279D7">
        <w:t>(</w:t>
      </w:r>
      <w:r w:rsidR="00CD2BE5" w:rsidRPr="00CD2BE5">
        <w:t>MRI</w:t>
      </w:r>
      <w:r>
        <w:t>)</w:t>
      </w:r>
      <w:r w:rsidR="00CD2BE5" w:rsidRPr="00CD2BE5">
        <w:t>, have elucidated the brain's role in OCD, pointing to abnormalities within the cortico-</w:t>
      </w:r>
      <w:proofErr w:type="spellStart"/>
      <w:r w:rsidR="00CD2BE5" w:rsidRPr="00CD2BE5">
        <w:t>striato</w:t>
      </w:r>
      <w:proofErr w:type="spellEnd"/>
      <w:r w:rsidR="00CD2BE5" w:rsidRPr="00CD2BE5">
        <w:t>-</w:t>
      </w:r>
      <w:proofErr w:type="spellStart"/>
      <w:r w:rsidR="00CD2BE5" w:rsidRPr="00CD2BE5">
        <w:t>thalamo</w:t>
      </w:r>
      <w:proofErr w:type="spellEnd"/>
      <w:r w:rsidR="00CD2BE5" w:rsidRPr="00CD2BE5">
        <w:t xml:space="preserve">-cortical </w:t>
      </w:r>
      <w:r w:rsidR="00CF1159">
        <w:t>(CSTC)</w:t>
      </w:r>
      <w:r w:rsidR="00CF1159" w:rsidRPr="00CD2BE5">
        <w:t xml:space="preserve"> </w:t>
      </w:r>
      <w:r w:rsidR="00CD2BE5" w:rsidRPr="00CD2BE5">
        <w:t>circuit</w:t>
      </w:r>
      <w:r w:rsidR="00CF1159">
        <w:t xml:space="preserve"> </w:t>
      </w:r>
      <w:r w:rsidR="00CD2BE5" w:rsidRPr="00CD2BE5">
        <w:t xml:space="preserve">and other key regions </w:t>
      </w:r>
      <w:r w:rsidR="00CD2BE5" w:rsidRPr="00CD2BE5">
        <w:fldChar w:fldCharType="begin"/>
      </w:r>
      <w:r w:rsidR="00CD2BE5" w:rsidRPr="00CD2BE5">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629,"uris":["http://zotero.org/users/13126831/items/8FMEHLDW"],"itemData":{"id":3629,"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00CD2BE5" w:rsidRPr="002E6E2B">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00CD2BE5" w:rsidRPr="00CD2BE5">
        <w:fldChar w:fldCharType="separate"/>
      </w:r>
      <w:r w:rsidR="00CD2BE5" w:rsidRPr="002E6E2B">
        <w:rPr>
          <w:lang w:val="nb-NO"/>
        </w:rPr>
        <w:t>(de Wit et al., 2014; Hu et al., 2017; Picó-Pérez et al., 2020)</w:t>
      </w:r>
      <w:r w:rsidR="00CD2BE5" w:rsidRPr="00CD2BE5">
        <w:fldChar w:fldCharType="end"/>
      </w:r>
      <w:r w:rsidR="00CD2BE5" w:rsidRPr="002E6E2B">
        <w:rPr>
          <w:lang w:val="nb-NO"/>
        </w:rPr>
        <w:t>.</w:t>
      </w:r>
      <w:r w:rsidR="00CD2BE5" w:rsidRPr="00CD2BE5">
        <w:rPr>
          <w:lang w:val="nb-NO"/>
        </w:rPr>
        <w:t xml:space="preserve"> </w:t>
      </w:r>
      <w:r w:rsidR="00CD2BE5" w:rsidRPr="00CD2BE5">
        <w:t xml:space="preserve">Such findings suggest that neuroimaging biomarkers hold promise for </w:t>
      </w:r>
      <w:r w:rsidR="00CD2BE5" w:rsidRPr="007519F6">
        <w:rPr>
          <w:color w:val="000000" w:themeColor="text1"/>
        </w:rPr>
        <w:t xml:space="preserve">enhancing diagnostic accuracy and understanding the neurobiological underpinnings of OCD. </w:t>
      </w:r>
    </w:p>
    <w:p w14:paraId="2E38A526" w14:textId="078BD780" w:rsidR="000E5EBF" w:rsidRPr="003279D7" w:rsidRDefault="000E5EBF" w:rsidP="000E5EBF">
      <w:pPr>
        <w:pStyle w:val="Style3"/>
      </w:pPr>
      <w:bookmarkStart w:id="13" w:name="_Toc192525372"/>
      <w:r>
        <w:lastRenderedPageBreak/>
        <w:t>Neurobiological Theori</w:t>
      </w:r>
      <w:r w:rsidR="004F6F8B">
        <w:t>e</w:t>
      </w:r>
      <w:r>
        <w:t>s of OCD</w:t>
      </w:r>
      <w:bookmarkEnd w:id="13"/>
    </w:p>
    <w:p w14:paraId="50B5E908" w14:textId="737F6C03" w:rsidR="00DE53A5" w:rsidRDefault="009550FB" w:rsidP="000E5EBF">
      <w:commentRangeStart w:id="14"/>
      <w:r>
        <w:rPr>
          <w:noProof/>
        </w:rPr>
        <w:drawing>
          <wp:inline distT="0" distB="0" distL="0" distR="0" wp14:anchorId="7A5F9CDB" wp14:editId="144F2E07">
            <wp:extent cx="5943600" cy="4653915"/>
            <wp:effectExtent l="0" t="0" r="0" b="0"/>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943600" cy="4653915"/>
                    </a:xfrm>
                    <a:prstGeom prst="rect">
                      <a:avLst/>
                    </a:prstGeom>
                  </pic:spPr>
                </pic:pic>
              </a:graphicData>
            </a:graphic>
          </wp:inline>
        </w:drawing>
      </w:r>
      <w:commentRangeEnd w:id="14"/>
      <w:r w:rsidR="00114589">
        <w:rPr>
          <w:rStyle w:val="CommentReference"/>
        </w:rPr>
        <w:commentReference w:id="14"/>
      </w:r>
    </w:p>
    <w:p w14:paraId="530897AB" w14:textId="22FEBD15" w:rsidR="00CF1159" w:rsidRDefault="00CF1159" w:rsidP="009550FB">
      <w:pPr>
        <w:spacing w:line="360" w:lineRule="auto"/>
      </w:pPr>
      <w:r w:rsidRPr="008B4445">
        <w:t>OCD is a clinically and etiologically highly heterogeneous disorder with multiple</w:t>
      </w:r>
      <w:r>
        <w:t xml:space="preserve"> </w:t>
      </w:r>
      <w:r w:rsidRPr="008B4445">
        <w:t>overlapping symptom dimensions</w:t>
      </w:r>
      <w:r>
        <w:t xml:space="preserve"> </w:t>
      </w:r>
      <w:r>
        <w:fldChar w:fldCharType="begin"/>
      </w:r>
      <w:r>
        <w:instrText xml:space="preserve"> ADDIN ZOTERO_ITEM CSL_CITATION {"citationID":"mYvt4PCk","properties":{"formattedCitation":"(Bragdon &amp; Coles, 2017)","plainCitation":"(Bragdon &amp; Coles, 2017)","noteIndex":0},"citationItems":[{"id":3880,"uris":["http://zotero.org/users/13126831/items/GZYY3HZ8"],"itemData":{"id":3880,"type":"article-journal","abstract":"Obsessive-compulsive disorder (OCD) is a heterogeneous illness and evidence suggests that different clinical characteristics may relate to varying treatment outcomes. This study was designed to identify subgroups based on core motivational domains in a clinical sample of individuals with OCD, and to compare groups on clinical characteristics. Cluster analyses identified four subgroups including groups with relatively high or low levels of both harm avoidance (HA) and incompleteness (INC) motivations. A subgroup was identified that demonstrated a \"traditional profile\" marked by high motivation to avoid harm, and elevated levels of beliefs about responsibility/overestimation of threat. The model also contained a subgroup characterized by high incompleteness, low motivation to avoid harm, and higher levels of perfectionistic beliefs and intolerance of uncertainty. Findings reemphasize that current cognitive and behavioral models of OCD may be enhanced by integrating incompleteness/NJREs.","container-title":"Journal of Anxiety Disorders","DOI":"10.1016/j.janxdis.2016.12.002","ISSN":"1873-7897","journalAbbreviation":"J Anxiety Disord","language":"eng","note":"PMID: 27960103","page":"64-71","source":"PubMed","title":"Examining heterogeneity of obsessive-compulsive disorder: Evidence for subgroups based on motivations","title-short":"Examining heterogeneity of obsessive-compulsive disorder","volume":"45","author":[{"family":"Bragdon","given":"Laura B."},{"family":"Coles","given":"Meredith E."}],"issued":{"date-parts":[["2017",1]]}}}],"schema":"https://github.com/citation-style-language/schema/raw/master/csl-citation.json"} </w:instrText>
      </w:r>
      <w:r>
        <w:fldChar w:fldCharType="separate"/>
      </w:r>
      <w:r>
        <w:rPr>
          <w:noProof/>
        </w:rPr>
        <w:t>(Bragdon &amp; Coles, 2017)</w:t>
      </w:r>
      <w:r>
        <w:fldChar w:fldCharType="end"/>
      </w:r>
      <w:r>
        <w:t xml:space="preserve">. </w:t>
      </w:r>
      <w:r w:rsidRPr="008B4445">
        <w:t>These symptoms are mediated by partially distinct neural systems</w:t>
      </w:r>
      <w:r>
        <w:t xml:space="preserve"> </w:t>
      </w:r>
      <w:r>
        <w:fldChar w:fldCharType="begin"/>
      </w:r>
      <w:r>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fldChar w:fldCharType="separate"/>
      </w:r>
      <w:r>
        <w:rPr>
          <w:noProof/>
        </w:rPr>
        <w:t>(van den Heuvel et al., 2009)</w:t>
      </w:r>
      <w:r>
        <w:fldChar w:fldCharType="end"/>
      </w:r>
      <w:r>
        <w:t xml:space="preserve">. </w:t>
      </w:r>
      <w:r w:rsidR="00DE53A5" w:rsidRPr="00841CE0">
        <w:t xml:space="preserve">The </w:t>
      </w:r>
      <w:r>
        <w:t>CSTC</w:t>
      </w:r>
      <w:r w:rsidR="00DE53A5" w:rsidRPr="00841CE0">
        <w:t xml:space="preserve"> model is the most widely accepted explanation for the neurobiological underpinnings of </w:t>
      </w:r>
      <w:r w:rsidR="00DE53A5">
        <w:t xml:space="preserve">OCD </w:t>
      </w:r>
      <w:r w:rsidR="00DE53A5">
        <w:fldChar w:fldCharType="begin"/>
      </w:r>
      <w:r w:rsidR="00DE53A5">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DE53A5">
        <w:fldChar w:fldCharType="separate"/>
      </w:r>
      <w:r w:rsidR="00DE53A5">
        <w:rPr>
          <w:noProof/>
        </w:rPr>
        <w:t>(Graybiel &amp; Rauch, 2000; van den Heuvel et al., 2016)</w:t>
      </w:r>
      <w:r w:rsidR="00DE53A5">
        <w:fldChar w:fldCharType="end"/>
      </w:r>
      <w:r w:rsidR="00DE53A5">
        <w:t xml:space="preserve">. </w:t>
      </w:r>
      <w:r w:rsidR="00DE53A5" w:rsidRPr="00DE53A5">
        <w:t>The CTSC model describes how loops between the cortex, striatum, thalamus, and back to the cortex regulate thought patterns and behaviors</w:t>
      </w:r>
      <w:r w:rsidR="00DE53A5">
        <w:t xml:space="preserve"> </w:t>
      </w:r>
      <w:r w:rsidR="00DE53A5">
        <w:fldChar w:fldCharType="begin"/>
      </w:r>
      <w:r w:rsidR="00DE53A5">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rsidR="00DE53A5">
        <w:fldChar w:fldCharType="separate"/>
      </w:r>
      <w:r w:rsidR="00DE53A5">
        <w:rPr>
          <w:noProof/>
        </w:rPr>
        <w:t>(Brennan &amp; Rauch, 2017)</w:t>
      </w:r>
      <w:r w:rsidR="00DE53A5">
        <w:fldChar w:fldCharType="end"/>
      </w:r>
      <w:r w:rsidR="00DE53A5" w:rsidRPr="008D24F5">
        <w:t>.</w:t>
      </w:r>
      <w:r w:rsidR="00DE53A5" w:rsidRPr="00DE53A5">
        <w:t xml:space="preserve"> </w:t>
      </w:r>
      <w:r>
        <w:t xml:space="preserve">The neurocircuit-based model of OCD builds upon the traditional CSTC model by incorporating additional brain circuits that contribute to the diverse symptom profiles of the disorder </w:t>
      </w:r>
      <w:r>
        <w:fldChar w:fldCharType="begin"/>
      </w:r>
      <w:r>
        <w:instrText xml:space="preserve"> ADDIN ZOTERO_ITEM CSL_CITATION {"citationID":"JlSEbwYJ","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fldChar w:fldCharType="separate"/>
      </w:r>
      <w:r>
        <w:rPr>
          <w:noProof/>
        </w:rPr>
        <w:t>(Shephard et al., 2021)</w:t>
      </w:r>
      <w:r>
        <w:fldChar w:fldCharType="end"/>
      </w:r>
      <w:r w:rsidRPr="00DE53A5">
        <w:t xml:space="preserve">. </w:t>
      </w:r>
      <w:r>
        <w:t xml:space="preserve"> While the CSTC model primarily explains compulsions as failures in </w:t>
      </w:r>
      <w:commentRangeStart w:id="15"/>
      <w:commentRangeStart w:id="16"/>
      <w:r>
        <w:t xml:space="preserve">inhibitory control, </w:t>
      </w:r>
      <w:commentRangeEnd w:id="15"/>
      <w:r w:rsidR="004A4E1D">
        <w:rPr>
          <w:rStyle w:val="CommentReference"/>
        </w:rPr>
        <w:commentReference w:id="15"/>
      </w:r>
      <w:commentRangeEnd w:id="16"/>
      <w:r w:rsidR="0013016E">
        <w:rPr>
          <w:rStyle w:val="CommentReference"/>
        </w:rPr>
        <w:commentReference w:id="16"/>
      </w:r>
      <w:r>
        <w:t xml:space="preserve">the neurocircuit-based approach expands this by considering how emotional regulation, habit formation, sensory processing, and reward sensitivity play crucial roles in OCD. This model identifies five key circuits: fronto-limbic, sensorimotor, ventral cognitive, ventral affective, and dorsal cognitive circuits, each associated with specific symptom </w:t>
      </w:r>
      <w:r>
        <w:lastRenderedPageBreak/>
        <w:t xml:space="preserve">dimensions. </w:t>
      </w:r>
      <w:r w:rsidR="00321101" w:rsidRPr="00321101">
        <w:t xml:space="preserve">It is important to note that these neurocircuits have more complex functions beyond the specific neurocognitive alterations discussed in this </w:t>
      </w:r>
      <w:r w:rsidR="00321101">
        <w:t>short summary</w:t>
      </w:r>
      <w:r w:rsidR="00321101" w:rsidRPr="00321101">
        <w:t>. Additionally, these circuits are highly interconnected rather than functioning as isolated systems, despite how they may be presented in the following sections.</w:t>
      </w:r>
    </w:p>
    <w:p w14:paraId="2E7BF93B" w14:textId="451E5FDE" w:rsidR="002E6E2B" w:rsidRDefault="002E6E2B" w:rsidP="000E5EBF">
      <w:pPr>
        <w:pStyle w:val="Style4"/>
      </w:pPr>
      <w:bookmarkStart w:id="17" w:name="_Toc192525373"/>
      <w:r>
        <w:t>Fronto-Limbic Circuit</w:t>
      </w:r>
      <w:bookmarkEnd w:id="17"/>
    </w:p>
    <w:p w14:paraId="5C44BF2D" w14:textId="1DAFCE4C" w:rsidR="00600B06" w:rsidRPr="00876D6C" w:rsidRDefault="00CF1159" w:rsidP="00876D6C">
      <w:pPr>
        <w:spacing w:line="360" w:lineRule="auto"/>
      </w:pPr>
      <w:r>
        <w:t>The fronto-limbic circuit, involving the amygdala and ventromedial prefrontal cortex (</w:t>
      </w:r>
      <w:proofErr w:type="spellStart"/>
      <w:r>
        <w:t>vmPFC</w:t>
      </w:r>
      <w:proofErr w:type="spellEnd"/>
      <w:r>
        <w:t>), regulates fear and emotional responses</w:t>
      </w:r>
      <w:r w:rsidR="007A6798">
        <w:t xml:space="preserve"> </w:t>
      </w:r>
      <w:r w:rsidR="007A6798">
        <w:fldChar w:fldCharType="begin"/>
      </w:r>
      <w:r w:rsidR="007A6798">
        <w:instrText xml:space="preserve"> ADDIN ZOTERO_ITEM CSL_CITATION {"citationID":"66RI8lhp","properties":{"formattedCitation":"(Kohn et al., 2014)","plainCitation":"(Kohn et al., 2014)","noteIndex":0},"citationItems":[{"id":3885,"uris":["http://zotero.org/users/13126831/items/ZHZJB4DS"],"itemData":{"id":3885,"type":"article-journal","abstract":"Cognitive regulation of emotions is a fundamental prerequisite for intact social functioning which impacts on both well being and psychopathology. The neural underpinnings of this process have been studied intensively in recent years, without, however, a general consensus. We here quantitatively summarize the published literature on cognitive emotion regulation using activation likelihood estimation in fMRI and PET (23 studies/479 subjects). In addition, we assessed the particular functional contribution of identified regions and their interactions using quantitative functional inference and meta-analytic connectivity modeling, respectively. In doing so, we developed a model for the core brain network involved in emotion regulation of emotional reactivity. According to this, the superior temporal gyrus, angular gyrus and (pre) supplementary motor area should be involved in execution of regulation initiated by frontal areas. The dorsolateral prefrontal cortex may be related to regulation of cognitive processes such as attention, while the ventrolateral prefrontal cortex may not necessarily reflect the regulatory process per se, but signals salience and therefore the need to regulate. We also identified a cluster in the anterior middle cingulate cortex as a region, which is anatomically and functionally in an ideal position to influence behavior and subcortical structures related to affect generation. Hence this area may play a central, integrative role in emotion regulation. By focusing on regions commonly active across multiple studies, this proposed model should provide important a priori information for the assessment of dysregulated emotion regulation in psychiatric disorders.\n•We quantitatively summarize the literature on emotion regulation (ER) using ALE.•Using MACM and quantitative functional inference we develop a neural model of ER.•DLPFC is related to higher order “cold” regulatory processes.•VLPFC evaluates salience and indicates need to regulate.•STG, angular gyrus and SMA are associated to execution of regulation.","container-title":"Neuroimage","DOI":"10.1016/j.neuroimage.2013.11.001","ISSN":"1053-8119","note":"publisher-place: Amsterdam\npublisher: Amsterdam: Elsevier Inc","page":"345-355","title":"Neural network of cognitive emotion regulation — An ALE meta-analysis and MACM analysis","volume":"87","author":[{"family":"Kohn","given":"N."},{"family":"Eickhoff","given":"S.B."},{"family":"Scheller","given":"M."},{"family":"Laird","given":"A.R."},{"family":"Fox","given":"P.T."},{"family":"Habel","given":"U."}],"issued":{"date-parts":[["2014"]]}}}],"schema":"https://github.com/citation-style-language/schema/raw/master/csl-citation.json"} </w:instrText>
      </w:r>
      <w:r w:rsidR="007A6798">
        <w:fldChar w:fldCharType="separate"/>
      </w:r>
      <w:r w:rsidR="007A6798" w:rsidRPr="007A6798">
        <w:rPr>
          <w:noProof/>
        </w:rPr>
        <w:t>(Kohn et al., 2014)</w:t>
      </w:r>
      <w:r w:rsidR="007A6798">
        <w:fldChar w:fldCharType="end"/>
      </w:r>
      <w:r>
        <w:t xml:space="preserve">. In OCD, hyperactivity in the amygdala </w:t>
      </w:r>
      <w:r w:rsidR="006457A3">
        <w:t>strengthens</w:t>
      </w:r>
      <w:r>
        <w:t xml:space="preserve"> feelings of fear and anxiety, leading to excessive worry and intrusive thoughts, while impaired top-down regulation by the </w:t>
      </w:r>
      <w:proofErr w:type="spellStart"/>
      <w:r>
        <w:t>vmPFC</w:t>
      </w:r>
      <w:proofErr w:type="spellEnd"/>
      <w:r>
        <w:t xml:space="preserve"> makes it difficult to control these emotions</w:t>
      </w:r>
      <w:r w:rsidR="000E408D">
        <w:t xml:space="preserve"> </w:t>
      </w:r>
      <w:r w:rsidR="000E408D">
        <w:fldChar w:fldCharType="begin"/>
      </w:r>
      <w:r w:rsidR="000E408D">
        <w:instrText xml:space="preserve"> ADDIN ZOTERO_TEMP </w:instrText>
      </w:r>
      <w:r w:rsidR="000E408D">
        <w:fldChar w:fldCharType="separate"/>
      </w:r>
      <w:r w:rsidR="000E408D">
        <w:rPr>
          <w:noProof/>
        </w:rPr>
        <w:t>(Milad et al., 2013)</w:t>
      </w:r>
      <w:r w:rsidR="000E408D">
        <w:fldChar w:fldCharType="end"/>
      </w:r>
      <w:r w:rsidR="007A6798">
        <w:t>.</w:t>
      </w:r>
      <w:r w:rsidR="000E408D">
        <w:t xml:space="preserve"> </w:t>
      </w:r>
      <w:r w:rsidR="000E408D" w:rsidRPr="000E408D">
        <w:t xml:space="preserve">Dysregulated fear reactions to intrusive thoughts, controlled by </w:t>
      </w:r>
      <w:r w:rsidR="002E6E2B" w:rsidRPr="00876D6C">
        <w:t>this</w:t>
      </w:r>
      <w:r w:rsidR="000E408D" w:rsidRPr="00876D6C">
        <w:t xml:space="preserve"> circuitry, may be the initial cause of obsessions for some patients.</w:t>
      </w:r>
      <w:r w:rsidR="00876D6C">
        <w:t xml:space="preserve"> </w:t>
      </w:r>
      <w:r w:rsidR="00876D6C" w:rsidRPr="00876D6C">
        <w:t xml:space="preserve">Furthermore, </w:t>
      </w:r>
      <w:r w:rsidR="00876D6C">
        <w:t>s</w:t>
      </w:r>
      <w:r w:rsidR="00876D6C" w:rsidRPr="00876D6C">
        <w:t>tudies</w:t>
      </w:r>
      <w:r w:rsidR="00876D6C">
        <w:t xml:space="preserve"> </w:t>
      </w:r>
      <w:r w:rsidR="00876D6C" w:rsidRPr="006457A3">
        <w:rPr>
          <w:color w:val="45B0E1" w:themeColor="accent1" w:themeTint="99"/>
        </w:rPr>
        <w:t xml:space="preserve">indicate </w:t>
      </w:r>
      <w:r w:rsidR="00B35E28">
        <w:rPr>
          <w:color w:val="45B0E1" w:themeColor="accent1" w:themeTint="99"/>
        </w:rPr>
        <w:t>alterations</w:t>
      </w:r>
      <w:r w:rsidR="00876D6C" w:rsidRPr="006457A3">
        <w:rPr>
          <w:color w:val="45B0E1" w:themeColor="accent1" w:themeTint="99"/>
        </w:rPr>
        <w:t xml:space="preserve"> </w:t>
      </w:r>
      <w:r w:rsidR="00876D6C" w:rsidRPr="00876D6C">
        <w:t xml:space="preserve">in amygdala-prefrontal connectivity during the onset of symptoms </w:t>
      </w:r>
      <w:r w:rsidR="00B35E28">
        <w:t xml:space="preserve"> </w:t>
      </w:r>
      <w:r w:rsidR="00B35E28">
        <w:fldChar w:fldCharType="begin"/>
      </w:r>
      <w:r w:rsidR="00B35E28">
        <w:instrText xml:space="preserve"> ADDIN ZOTERO_ITEM CSL_CITATION {"citationID":"93mSjj5O","properties":{"formattedCitation":"(Paul et al., 2019)","plainCitation":"(Paul et al., 2019)","noteIndex":0},"citationItems":[{"id":4106,"uris":["http://zotero.org/users/13126831/items/DPU5PXVS"],"itemData":{"id":4106,"type":"article-journal","abstract":"Cognitive models of obsessive-compulsive disorder (OCD) posit dysfunctional appraisal of disorder-relevant stimuli in patients, suggesting disturbances in the processes relying on amygdala-prefrontal connectivity. Recent neuroanatomical models add to the traditional view of dysfunction in corticostriatal circuits by proposing alterations in an affective circuit including amygdala-prefrontal connections. However, abnormalities in amygdala-prefrontal coupling during symptom provocation, and particularly during conditions that require stimulus appraisal, remain to be demonstrated directly.\nAmygdala-prefrontal connectivity was examined in unmedicated OCD patients during appraisal (v. distraction) of symptom-provoking stimuli compared with an emotional control condition. Subsequent analyses tested whether hypothesized connectivity alterations could be also identified during passive viewing and the resting state in two independent samples.\nDuring symptom provocation, reductions in positive coupling between amygdala and orbitofrontal cortex were observed in OCD patients relative to healthy control participants during appraisal and passive viewing of OCD-relevant stimuli, whereas abnormally high amygdala-ventromedial prefrontal cortex coupling was found when appraisal was distracted by a secondary task. In contrast, there were no group differences in amygdala connectivity at rest.\nOur finding of abnormal amygdala-prefrontal connectivity during appraisal of symptom-related (relative to generally aversive) stimuli is consistent with the involvement of affective circuits in the functional neuroanatomy of OCD. Aberrant connectivity can be assumed to impact stimulus appraisal and emotion regulation, but might also relate to fear extinction deficits, which have recently been described in OCD. Taken together, we propose to integrate abnormalities in amygdala-prefrontal coupling in affective models of OCD.","container-title":"Psychol. Med","DOI":"10.1017/S003329171800079X","ISSN":"0033-2917","issue":"2","note":"publisher-place: Cambridge, UK\npublisher: Cambridge, UK: Cambridge University Press","page":"278-286","title":"Amygdala–prefrontal connectivity during appraisal of symptom-related stimuli in obsessive–compulsive disorder","volume":"49","author":[{"family":"Paul","given":"Sandra"},{"family":"Beucke","given":"Jan C."},{"family":"Kaufmann","given":"Christian"},{"family":"Mersov","given":"Anna"},{"family":"Heinzel","given":"Stephan"},{"family":"Kathmann","given":"Norbert"},{"family":"Simon","given":"Daniela"}],"issued":{"date-parts":[["2019"]]}}}],"schema":"https://github.com/citation-style-language/schema/raw/master/csl-citation.json"} </w:instrText>
      </w:r>
      <w:r w:rsidR="00B35E28">
        <w:fldChar w:fldCharType="separate"/>
      </w:r>
      <w:r w:rsidR="00B35E28">
        <w:rPr>
          <w:noProof/>
        </w:rPr>
        <w:t>(Paul et al., 2019)</w:t>
      </w:r>
      <w:r w:rsidR="00B35E28">
        <w:fldChar w:fldCharType="end"/>
      </w:r>
      <w:r w:rsidR="00B35E28">
        <w:rPr>
          <w:color w:val="4C94D8" w:themeColor="text2" w:themeTint="80"/>
        </w:rPr>
        <w:t>.</w:t>
      </w:r>
      <w:r w:rsidR="00876D6C" w:rsidRPr="00876D6C">
        <w:rPr>
          <w:color w:val="4C94D8" w:themeColor="text2" w:themeTint="80"/>
        </w:rPr>
        <w:t xml:space="preserve"> </w:t>
      </w:r>
      <w:r w:rsidR="00876D6C">
        <w:t>T</w:t>
      </w:r>
      <w:r w:rsidR="00876D6C" w:rsidRPr="00876D6C">
        <w:t xml:space="preserve">he connectivity within this neural pathway has been found to be predictive of therapy outcomes for OCD in youth </w:t>
      </w:r>
      <w:r w:rsidR="00B35E28">
        <w:fldChar w:fldCharType="begin"/>
      </w:r>
      <w:r w:rsidR="00B35E28">
        <w:instrText xml:space="preserve"> ADDIN ZOTERO_ITEM CSL_CITATION {"citationID":"MTrEnzfb","properties":{"formattedCitation":"(Cyr et al., 2021)","plainCitation":"(Cyr et al., 2021)","noteIndex":0},"citationItems":[{"id":4101,"uris":["http://zotero.org/users/13126831/items/E3VNRG76"],"itemData":{"id":4101,"type":"article-journal","abstract":"Background Based on findings from adults with obsessive-compulsive disorder (OCD), this study examined alterations in resting-state functional connectivity (rs-fc) between the basolateral amygdala (BLA) and the ventromedial prefrontal cortex (vmPFC) in children and adolescents with OCD. We also assessed whether such BLA-vmPFC connectivity changed with or predicted response to exposure and response prevention (E/RP), the first-line treatment for pediatric OCD, given the involvement of these regions in fear processing, regulation, and extinction learning—a probable mechanism of action of E/RP. Methods Resting state functional magnetic resonance imaging scans were acquired from 25 unmedicated, treatment-naïve pediatric patients with OCD (12.8 ± 2.9 years) and 23 age- and sex-matched healthy controls (HCs; 11.0 ± 3.3 years). Patients completed a 12–16-week E/RP intervention for OCD. Participants were rescanned after the 12–16-week period. ANCOVAs tested group differences in baseline rs-fc. Cross-lagged panel models examined relationships between BLA-vmPFC rs-fc and OCD symptoms pre- and posttreatment. All tests were adjusted for participants' age, sex, and head motion. Results Right BLA-vmPFC rs-fc was significantly reduced (more negative) in patients with OCD relative to HCs at baseline, and increased following treatment. In patients, more positive (less negative) right BLA-vmPFC rs-fc pretreatment predicted greater OCD symptoms reduction posttreatment. Changes in BLA-vmPFC rs-fc was unassociated with change in OCD symptoms pre- to posttreatment. Conclusions These results provide further evidence of the BLA-vmPFC pathway as a potential target for novel treatments or prevention strategies aimed at facilitating adaptive learning and fear extinction in children with OCD or subclinical OCD symptoms.","container-title":"Depression and Anxiety","DOI":"10.1002/da.23187","ISSN":"1520-6394","issue":"8","language":"en","license":"© 2021 Wiley Periodicals LLC","note":"_eprint: https://onlinelibrary.wiley.com/doi/pdf/10.1002/da.23187","page":"836-845","source":"Wiley Online Library","title":"Altered fronto-amygdalar functional connectivity predicts response to cognitive behavioral therapy in pediatric obsessive-compulsive disorder","volume":"38","author":[{"family":"Cyr","given":"Marilyn"},{"family":"Pagliaccio","given":"David"},{"family":"Yanes-Lukin","given":"Paula"},{"family":"Goldberg","given":"Pablo"},{"family":"Fontaine","given":"Martine"},{"family":"Rynn","given":"Moira A."},{"family":"Marsh","given":"Rachel"}],"issued":{"date-parts":[["2021"]]}}}],"schema":"https://github.com/citation-style-language/schema/raw/master/csl-citation.json"} </w:instrText>
      </w:r>
      <w:r w:rsidR="00B35E28">
        <w:fldChar w:fldCharType="separate"/>
      </w:r>
      <w:r w:rsidR="00B35E28">
        <w:rPr>
          <w:noProof/>
        </w:rPr>
        <w:t>(Cyr et al., 2021)</w:t>
      </w:r>
      <w:r w:rsidR="00B35E28">
        <w:fldChar w:fldCharType="end"/>
      </w:r>
      <w:r w:rsidR="00B35E28">
        <w:t>.</w:t>
      </w:r>
    </w:p>
    <w:p w14:paraId="573DA8F7" w14:textId="2E30A263" w:rsidR="002E6E2B" w:rsidRDefault="002E6E2B" w:rsidP="000E5EBF">
      <w:pPr>
        <w:pStyle w:val="Style4"/>
      </w:pPr>
      <w:bookmarkStart w:id="18" w:name="_Toc192525374"/>
      <w:r>
        <w:t>Sensorimotor Circuit</w:t>
      </w:r>
      <w:bookmarkEnd w:id="18"/>
    </w:p>
    <w:p w14:paraId="086356A0" w14:textId="66D60689" w:rsidR="007A25CB" w:rsidRDefault="00CF1159" w:rsidP="002E6E2B">
      <w:pPr>
        <w:spacing w:line="360" w:lineRule="auto"/>
      </w:pPr>
      <w:r>
        <w:t xml:space="preserve">The sensorimotor circuit, which includes the supplementary motor area (SMA), putamen, </w:t>
      </w:r>
      <w:r w:rsidR="00B937D2">
        <w:t xml:space="preserve">pallidum, </w:t>
      </w:r>
      <w:r>
        <w:t>and thalamus, governs motor behaviors and sensory integration</w:t>
      </w:r>
      <w:r w:rsidR="007A25CB">
        <w:t xml:space="preserve"> </w:t>
      </w:r>
      <w:r w:rsidR="007A25CB">
        <w:fldChar w:fldCharType="begin"/>
      </w:r>
      <w:r w:rsidR="007A25CB">
        <w:instrText xml:space="preserve"> ADDIN ZOTERO_ITEM CSL_CITATION {"citationID":"DTfiRS6n","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7A25CB">
        <w:fldChar w:fldCharType="separate"/>
      </w:r>
      <w:r w:rsidR="007A25CB">
        <w:rPr>
          <w:noProof/>
        </w:rPr>
        <w:t>(van den Heuvel et al., 2016)</w:t>
      </w:r>
      <w:r w:rsidR="007A25CB">
        <w:fldChar w:fldCharType="end"/>
      </w:r>
      <w:r>
        <w:t>. Dysfunction in this circuit explains why some OCD symptoms stem from</w:t>
      </w:r>
      <w:r w:rsidR="00B937D2">
        <w:t xml:space="preserve"> </w:t>
      </w:r>
      <w:r>
        <w:t>sensory-driven urges, such as "not-just-right" feelings</w:t>
      </w:r>
      <w:r w:rsidR="007A25CB">
        <w:t>, averse or uncomfortable sensations</w:t>
      </w:r>
      <w:r>
        <w:t xml:space="preserve"> </w:t>
      </w:r>
      <w:r w:rsidRPr="00B937D2">
        <w:t>that drive</w:t>
      </w:r>
      <w:r w:rsidR="00B937D2" w:rsidRPr="00B937D2">
        <w:t xml:space="preserve"> </w:t>
      </w:r>
      <w:r w:rsidRPr="00B937D2">
        <w:t>compulsions like excessive touching or arranging objects</w:t>
      </w:r>
      <w:r w:rsidR="007A25CB" w:rsidRPr="00B937D2">
        <w:t xml:space="preserve"> </w:t>
      </w:r>
      <w:r w:rsidR="007A25CB" w:rsidRPr="00B937D2">
        <w:fldChar w:fldCharType="begin"/>
      </w:r>
      <w:r w:rsidR="00197600" w:rsidRPr="00B937D2">
        <w:instrText xml:space="preserve"> ADDIN ZOTERO_ITEM CSL_CITATION {"citationID":"IrqL3dgq","properties":{"formattedCitation":"(Stern et al., 2025)","plainCitation":"(Stern et al., 2025)","noteIndex":0},"citationItems":[{"id":3894,"uris":["http://zotero.org/users/13126831/items/V98CJCEY"],"itemData":{"id":3894,"type":"article-journal","abstract":"Objective:\n\nSensory phenomena (SP) are aversive sensations driving repetitive behaviors in obsessive-compulsive disorder (OCD) and Tourette’s disorder that are not well addressed by standard treatments. SP are related to the functioning of an interoceptive-sensorimotor circuit that may be modulated by the 5-HT3 receptor antagonist ondansetron. The present study employed an experimental medicine approach to test the effects of 4 weeks of high-dose ondansetron compared to placebo on SP severity and brain connectivity in a cohort of individuals with OCD and/or Tourette’s disorder.\nMethods:\n\nOf 51 participants who completed the study, 27 were assigned to receive 24 mg/day of ondansetron and 24 to receive placebo. Analyses examined changes in SP severity and, for participants with OCD, overall OCD severity from baseline to final visit. Functional MRI data were collected at both visits for analysis of intrinsic functional connectivity metrics characterizing global correlation (reflecting area “hubness”) and local correlation (reflecting near-neighbor coherence).\nResults:\n\nThere were no significant differences between ondansetron and placebo in the reduction of SP or overall OCD severity in the full sample. In a subsample of participants with OCD taking concomitant serotonin reuptake inhibitors (SRIs), ondansetron was associated with a significant decrease in overall OCD severity and global connectivity of the medial sensorimotor cortex compared with placebo. Longitudinal reductions in SP severity were related to decreases in right sensorimotor hubness in both groups, and to brainstem local coherence only in participants taking ondansetron.\nConclusions:\n\nThere was no effect of high-dose ondansetron on SP. However, when used as an augmentation to SRIs, ondansetron reduced overall OCD severity, which may be related to changes in the “hubness” of the sensorimotor cortex. Ondansetron’s ability to modulate brainstem connectivity may underlie its variable effectiveness in reducing SP.","container-title":"American Journal of Psychiatry","DOI":"10.1176/appi.ajp.20240294","ISSN":"0002-953X","issue":"3","journalAbbreviation":"AJP","note":"publisher: American Psychiatric Publishing","page":"285-296","source":"psychiatryonline.org (Atypon)","title":"Randomized Controlled Trial of the Effects of High-Dose Ondansetron on Clinical Symptoms and Brain Connectivity in Obsessive-Compulsive and Tic Disorders","volume":"182","author":[{"family":"Stern","given":"Emily R."},{"family":"Collins","given":"Katherine A."},{"family":"Bragdon","given":"Laura B."},{"family":"Eng","given":"Goi Khia"},{"family":"Recchia","given":"Nicolette"},{"family":"Coffey","given":"Barbara J."},{"family":"Leibu","given":"Evan"},{"family":"Murrough","given":"James W."},{"family":"Tobe","given":"Russell H."},{"family":"Iosifescu","given":"Dan V."},{"family":"Burdick","given":"Katherine E."},{"family":"Goodman","given":"Wayne K."}],"issued":{"date-parts":[["2025",3]]}}}],"schema":"https://github.com/citation-style-language/schema/raw/master/csl-citation.json"} </w:instrText>
      </w:r>
      <w:r w:rsidR="007A25CB" w:rsidRPr="00B937D2">
        <w:fldChar w:fldCharType="separate"/>
      </w:r>
      <w:r w:rsidR="00197600" w:rsidRPr="00B937D2">
        <w:t>(Stern et al., 2025)</w:t>
      </w:r>
      <w:r w:rsidR="007A25CB" w:rsidRPr="00B937D2">
        <w:fldChar w:fldCharType="end"/>
      </w:r>
      <w:r w:rsidRPr="00B937D2">
        <w:t xml:space="preserve">. </w:t>
      </w:r>
      <w:r w:rsidR="00B937D2" w:rsidRPr="00B937D2">
        <w:t xml:space="preserve">This is particularly evident in compulsions related to cleanliness, where patients may feel a tactile sensation of dirtiness, prompting excessive washing or cleaning. </w:t>
      </w:r>
      <w:r w:rsidR="00197600" w:rsidRPr="00B937D2">
        <w:t>T</w:t>
      </w:r>
      <w:r w:rsidR="00197600" w:rsidRPr="00197600">
        <w:t>his circuit is also implicated in</w:t>
      </w:r>
      <w:r w:rsidR="00197600" w:rsidRPr="00197600">
        <w:rPr>
          <w:rFonts w:eastAsiaTheme="majorEastAsia"/>
        </w:rPr>
        <w:t> habit formation</w:t>
      </w:r>
      <w:r w:rsidR="00197600" w:rsidRPr="00197600">
        <w:t>, where repeated compulsions become</w:t>
      </w:r>
      <w:r w:rsidR="00197600" w:rsidRPr="00197600">
        <w:rPr>
          <w:rFonts w:eastAsiaTheme="majorEastAsia"/>
        </w:rPr>
        <w:t> automatic and disconnected from their original triggers</w:t>
      </w:r>
      <w:r w:rsidR="00197600" w:rsidRPr="00197600">
        <w:t>, leading to rigid,</w:t>
      </w:r>
      <w:r w:rsidR="00197600" w:rsidRPr="00197600">
        <w:rPr>
          <w:rFonts w:eastAsiaTheme="majorEastAsia"/>
        </w:rPr>
        <w:t> motor-driven rituals </w:t>
      </w:r>
      <w:r w:rsidR="00197600" w:rsidRPr="00197600">
        <w:t>that persist even when anxiety is no longer present</w:t>
      </w:r>
      <w:r w:rsidR="00197600">
        <w:t xml:space="preserve"> </w:t>
      </w:r>
      <w:r w:rsidR="00197600">
        <w:fldChar w:fldCharType="begin"/>
      </w:r>
      <w:r w:rsidR="00197600">
        <w:instrText xml:space="preserve"> ADDIN ZOTERO_ITEM CSL_CITATION {"citationID":"bDlA6fPv","properties":{"formattedCitation":"(Gillan &amp; Robbins, 2014)","plainCitation":"(Gillan &amp; Robbins, 2014)","noteIndex":0},"citationItems":[{"id":3898,"uris":["http://zotero.org/users/13126831/items/27N9CN3R"],"itemData":{"id":3898,"type":"article-journal","abstract":"Obsessive–compulsive disorder (OCD) has become a paradigmatic case of goal-directed dysfunction in psychiatry. In this article, we review the neurobiological evidence, historical and recent, that originally led to this supposition and continues to support a habit hypothesis of OCD. We will then discuss a number of recent studies that have directly tested this hypothesis, using behavioural experiments in patient populations. Based on this research evidence, which suggests that rather than goal-directed avoidance behaviours, compulsions in OCD may derive from manifestations of excessive habit formation, we present the details of a novel account of the functional relationship between these habits and the full symptom profile of the disorder. Borrowing from a cognitive dissonance framework, we propose that the irrational threat beliefs (obsessions) characteristic of OCD may be a consequence, rather than an instigator, of compulsive behaviour in these patients. This lays the foundation for a potential shift in both clinical and neuropsychological conceptualization of OCD and related disorders. This model may also prove relevant to other putative disorders of compulsivity, such as substance dependence, where the experience of ‘wanting’ drugs may be better understood as post hoc rationalizations of otherwise goal-insensitive, stimulus-driven behaviour.","container-title":"Phil. Trans. R. Soc. B","DOI":"10.1098/rstb.2013.0475","ISSN":"0962-8436","issue":"1655","journalAbbreviation":"Phil. Trans. R. Soc. B","note":"publisher-place: England\npublisher: England: The Royal Society","page":"20130475-20130475","title":"Goal-directed learning and obsessive–compulsive disorder","volume":"369","author":[{"family":"Gillan","given":"Claire M."},{"family":"Robbins","given":"Trevor W."}],"issued":{"date-parts":[["2014"]]}}}],"schema":"https://github.com/citation-style-language/schema/raw/master/csl-citation.json"} </w:instrText>
      </w:r>
      <w:r w:rsidR="00197600">
        <w:fldChar w:fldCharType="separate"/>
      </w:r>
      <w:r w:rsidR="00197600">
        <w:rPr>
          <w:noProof/>
        </w:rPr>
        <w:t>(Gillan &amp; Robbins, 2014)</w:t>
      </w:r>
      <w:r w:rsidR="00197600">
        <w:fldChar w:fldCharType="end"/>
      </w:r>
      <w:r w:rsidR="00197600">
        <w:t>.</w:t>
      </w:r>
    </w:p>
    <w:p w14:paraId="48BD7D86" w14:textId="0CC65CFF" w:rsidR="002E6E2B" w:rsidRPr="00197600" w:rsidRDefault="002E6E2B" w:rsidP="000E5EBF">
      <w:pPr>
        <w:pStyle w:val="Style4"/>
      </w:pPr>
      <w:bookmarkStart w:id="19" w:name="_Toc192525375"/>
      <w:r>
        <w:t>Ventral Cognitive Circuit</w:t>
      </w:r>
      <w:bookmarkEnd w:id="19"/>
    </w:p>
    <w:p w14:paraId="4628B9A1" w14:textId="131115FA" w:rsidR="00636550" w:rsidRDefault="00876D6C" w:rsidP="002E6E2B">
      <w:pPr>
        <w:spacing w:line="360" w:lineRule="auto"/>
      </w:pPr>
      <w:r w:rsidRPr="00876D6C">
        <w:t xml:space="preserve">The ventral cognitive circuit </w:t>
      </w:r>
      <w:r w:rsidR="004A4E1D">
        <w:t>includes</w:t>
      </w:r>
      <w:r w:rsidRPr="00876D6C">
        <w:t xml:space="preserve"> prefrontal areas such as the inferior frontal gyrus </w:t>
      </w:r>
      <w:r>
        <w:t xml:space="preserve">(IFG) </w:t>
      </w:r>
      <w:r w:rsidRPr="00876D6C">
        <w:t xml:space="preserve">and ventrolateral prefrontal cortex, alongside subcortical regions like the </w:t>
      </w:r>
      <w:r w:rsidRPr="006457A3">
        <w:rPr>
          <w:color w:val="45B0E1" w:themeColor="accent1" w:themeTint="99"/>
        </w:rPr>
        <w:t>subthalamic nucleus (STN), ventral caudate</w:t>
      </w:r>
      <w:r w:rsidR="00DF551A">
        <w:rPr>
          <w:color w:val="45B0E1" w:themeColor="accent1" w:themeTint="99"/>
        </w:rPr>
        <w:t>,</w:t>
      </w:r>
      <w:r w:rsidRPr="006457A3">
        <w:rPr>
          <w:color w:val="45B0E1" w:themeColor="accent1" w:themeTint="99"/>
        </w:rPr>
        <w:t xml:space="preserve"> and thalamus,</w:t>
      </w:r>
      <w:r w:rsidRPr="00876D6C">
        <w:t xml:space="preserve"> which are integral to self-regulation functions. </w:t>
      </w:r>
      <w:r w:rsidR="00DF551A" w:rsidRPr="00DF551A">
        <w:t>The IFG</w:t>
      </w:r>
      <w:r w:rsidR="00DF551A">
        <w:t xml:space="preserve"> and </w:t>
      </w:r>
      <w:r w:rsidR="00DF551A" w:rsidRPr="00DF551A">
        <w:t>the ventral caudate function as a "braking system" for response inhibition, facilitating the ability to suppress inappropriate reactions</w:t>
      </w:r>
      <w:r w:rsidRPr="00876D6C">
        <w:t xml:space="preserve"> (Shephard et al., 2021). </w:t>
      </w:r>
      <w:r w:rsidR="00DF551A">
        <w:t>This means</w:t>
      </w:r>
      <w:r>
        <w:t xml:space="preserve"> dysfunction here prevents </w:t>
      </w:r>
      <w:r>
        <w:lastRenderedPageBreak/>
        <w:t xml:space="preserve">individuals from stopping compulsions even when they recognize them as irrational </w:t>
      </w:r>
      <w:r>
        <w:fldChar w:fldCharType="begin"/>
      </w:r>
      <w:r>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fldChar w:fldCharType="separate"/>
      </w:r>
      <w:r>
        <w:rPr>
          <w:noProof/>
        </w:rPr>
        <w:t>(van den Heuvel et al., 2016)</w:t>
      </w:r>
      <w:r>
        <w:fldChar w:fldCharType="end"/>
      </w:r>
      <w:r>
        <w:t xml:space="preserve">. </w:t>
      </w:r>
    </w:p>
    <w:p w14:paraId="537611F1" w14:textId="0B472D48" w:rsidR="002E6E2B" w:rsidRDefault="002E6E2B" w:rsidP="000E5EBF">
      <w:pPr>
        <w:pStyle w:val="Style4"/>
      </w:pPr>
      <w:bookmarkStart w:id="20" w:name="_Toc192525376"/>
      <w:r>
        <w:t>Ventral Affective Circuit</w:t>
      </w:r>
      <w:bookmarkEnd w:id="20"/>
    </w:p>
    <w:p w14:paraId="7A5E1DE4" w14:textId="4112074C" w:rsidR="002E6E2B" w:rsidRPr="00371F45" w:rsidRDefault="00CF1159" w:rsidP="002E6E2B">
      <w:pPr>
        <w:spacing w:line="360" w:lineRule="auto"/>
        <w:rPr>
          <w:rFonts w:eastAsiaTheme="majorEastAsia"/>
        </w:rPr>
      </w:pPr>
      <w:r>
        <w:t>The ventral affective circuit</w:t>
      </w:r>
      <w:r w:rsidR="004A4E1D">
        <w:t xml:space="preserve"> including</w:t>
      </w:r>
      <w:r>
        <w:t xml:space="preserve"> the orbitofrontal cortex (OFC) and nucleus accumbens (NAcc</w:t>
      </w:r>
      <w:r w:rsidR="00321101">
        <w:t>)</w:t>
      </w:r>
      <w:r>
        <w:t>, is responsible for reward processing and motivation</w:t>
      </w:r>
      <w:r w:rsidR="00321101">
        <w:t xml:space="preserve"> </w:t>
      </w:r>
      <w:r w:rsidR="00321101">
        <w:fldChar w:fldCharType="begin"/>
      </w:r>
      <w:r w:rsidR="00371F45">
        <w:instrText xml:space="preserve"> ADDIN ZOTERO_ITEM CSL_CITATION {"citationID":"LShGhhQr","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321101">
        <w:fldChar w:fldCharType="separate"/>
      </w:r>
      <w:r w:rsidR="00371F45">
        <w:rPr>
          <w:noProof/>
        </w:rPr>
        <w:t>(van den Heuvel et al., 2016)</w:t>
      </w:r>
      <w:r w:rsidR="00321101">
        <w:fldChar w:fldCharType="end"/>
      </w:r>
      <w:r>
        <w:t>. In some OCD cases, compulsions may not just alleviate anxiety but become rewarding behaviors themselves, reinforcing habitual and compulsive loops</w:t>
      </w:r>
      <w:r w:rsidRPr="00371F45">
        <w:t xml:space="preserve">. </w:t>
      </w:r>
      <w:r w:rsidR="00371F45" w:rsidRPr="00371F45">
        <w:t>Consistent with these clinical findings, studies have reported</w:t>
      </w:r>
      <w:r w:rsidR="00371F45" w:rsidRPr="00371F45">
        <w:rPr>
          <w:rFonts w:eastAsiaTheme="majorEastAsia"/>
        </w:rPr>
        <w:t> heightened connectivity </w:t>
      </w:r>
      <w:r w:rsidR="00371F45" w:rsidRPr="00371F45">
        <w:t>between the</w:t>
      </w:r>
      <w:r w:rsidR="00371F45" w:rsidRPr="00371F45">
        <w:rPr>
          <w:rFonts w:eastAsiaTheme="majorEastAsia"/>
        </w:rPr>
        <w:t> NAcc and other reward-processing regions</w:t>
      </w:r>
      <w:r w:rsidR="00371F45" w:rsidRPr="00371F45">
        <w:t>, such as the</w:t>
      </w:r>
      <w:r w:rsidR="00371F45" w:rsidRPr="00371F45">
        <w:rPr>
          <w:rFonts w:eastAsiaTheme="majorEastAsia"/>
        </w:rPr>
        <w:t> </w:t>
      </w:r>
      <w:r w:rsidR="00371F45">
        <w:rPr>
          <w:rFonts w:eastAsiaTheme="majorEastAsia"/>
        </w:rPr>
        <w:t>OFC</w:t>
      </w:r>
      <w:r w:rsidR="00371F45" w:rsidRPr="00371F45">
        <w:rPr>
          <w:rFonts w:eastAsiaTheme="majorEastAsia"/>
        </w:rPr>
        <w:t> </w:t>
      </w:r>
      <w:r w:rsidR="00371F45" w:rsidRPr="00371F45">
        <w:t>during resting-state brain activity, with this increased connectivity correlating with the severity of OCD symptoms</w:t>
      </w:r>
      <w:r w:rsidR="00371F45">
        <w:t xml:space="preserve"> </w:t>
      </w:r>
      <w:r w:rsidR="00371F45">
        <w:fldChar w:fldCharType="begin"/>
      </w:r>
      <w:r w:rsidR="00371F45">
        <w:instrText xml:space="preserve"> ADDIN ZOTERO_ITEM CSL_CITATION {"citationID":"6QEgYm1v","properties":{"formattedCitation":"(Xie et al., 2017)","plainCitation":"(Xie et al., 2017)","noteIndex":0},"citationItems":[{"id":3901,"uris":["http://zotero.org/users/13126831/items/SCFR98UK"],"itemData":{"id":3901,"type":"article-journal","abstract":"Altered reward processing and cognitive deficits are often observed in patients with obsessive-compulsive disorder (OCD)","container-title":"Brain Imaging Behav","DOI":"10.1007/s11682-016-9585-7","ISSN":"1931-7557","issue":"4","journalAbbreviation":"Brain Imaging and Behavior","note":"publisher-place: New York\npublisher: New York: Springer US","page":"1099-1109","title":"Imbalanced functional link between reward circuits and the cognitive control system in patients with obsessive-compulsive disorder","volume":"11","author":[{"family":"Xie","given":"Chunming"},{"family":"Ma","given":"Lisha"},{"family":"Jiang","given":"Nan"},{"family":"Huang","given":"Ruyan"},{"family":"Li","given":"Li"},{"family":"Gong","given":"Liang"},{"family":"He","given":"Cancan"},{"family":"Xiao","given":"Chaoyong"},{"family":"Liu","given":"Wen"},{"family":"Xu","given":"Shu"},{"family":"Zhang","given":"Zhijun"}],"issued":{"date-parts":[["2017"]]}}}],"schema":"https://github.com/citation-style-language/schema/raw/master/csl-citation.json"} </w:instrText>
      </w:r>
      <w:r w:rsidR="00371F45">
        <w:fldChar w:fldCharType="separate"/>
      </w:r>
      <w:r w:rsidR="00371F45">
        <w:rPr>
          <w:noProof/>
        </w:rPr>
        <w:t>(Xie et al., 2017)</w:t>
      </w:r>
      <w:r w:rsidR="00371F45">
        <w:fldChar w:fldCharType="end"/>
      </w:r>
      <w:r w:rsidR="00371F45" w:rsidRPr="00371F45">
        <w:t>.</w:t>
      </w:r>
    </w:p>
    <w:p w14:paraId="2643FCC2" w14:textId="6FE04B2D" w:rsidR="002E6E2B" w:rsidRDefault="002E6E2B" w:rsidP="000E5EBF">
      <w:pPr>
        <w:pStyle w:val="Style4"/>
      </w:pPr>
      <w:bookmarkStart w:id="21" w:name="_Toc192525377"/>
      <w:r>
        <w:t>Dorsal Cognitive Circuit</w:t>
      </w:r>
      <w:bookmarkEnd w:id="21"/>
    </w:p>
    <w:p w14:paraId="130205D4" w14:textId="24FEEB2E" w:rsidR="006008E8" w:rsidRDefault="00CF1159" w:rsidP="002E6E2B">
      <w:pPr>
        <w:spacing w:line="360" w:lineRule="auto"/>
      </w:pPr>
      <w:r>
        <w:t>Lastly, the dorsal cognitive circuit, involving the dorsolateral prefrontal cortex (</w:t>
      </w:r>
      <w:proofErr w:type="spellStart"/>
      <w:r>
        <w:t>dlPFC</w:t>
      </w:r>
      <w:proofErr w:type="spellEnd"/>
      <w:r>
        <w:t>) and dorsomedial prefrontal cortex (</w:t>
      </w:r>
      <w:proofErr w:type="spellStart"/>
      <w:r>
        <w:t>dmPFC</w:t>
      </w:r>
      <w:proofErr w:type="spellEnd"/>
      <w:r>
        <w:t>), is essential for executive functioning and cognitive flexibility</w:t>
      </w:r>
      <w:r w:rsidR="006008E8">
        <w:t xml:space="preserve"> </w:t>
      </w:r>
      <w:r w:rsidR="006008E8" w:rsidRPr="006008E8">
        <w:fldChar w:fldCharType="begin"/>
      </w:r>
      <w:r w:rsidR="006008E8" w:rsidRPr="006008E8">
        <w:instrText xml:space="preserve"> ADDIN ZOTERO_ITEM CSL_CITATION {"citationID":"EpgUnwWN","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6008E8" w:rsidRPr="006008E8">
        <w:fldChar w:fldCharType="separate"/>
      </w:r>
      <w:r w:rsidR="006008E8" w:rsidRPr="006008E8">
        <w:t>(van den Heuvel et al., 2016)</w:t>
      </w:r>
      <w:r w:rsidR="006008E8" w:rsidRPr="006008E8">
        <w:fldChar w:fldCharType="end"/>
      </w:r>
      <w:r w:rsidRPr="006008E8">
        <w:t xml:space="preserve">. </w:t>
      </w:r>
      <w:r w:rsidR="00DF551A" w:rsidRPr="00DF551A">
        <w:t>Due to this circuit's broad and fundamental role, specific dorsal cognitive dysfunctions are not linked to distinct OCD symptom profiles but rather general impairments that interact with other neurocircuit disruption</w:t>
      </w:r>
      <w:r w:rsidR="006008E8" w:rsidRPr="006008E8">
        <w:t>s</w:t>
      </w:r>
      <w:r w:rsidR="006008E8">
        <w:t xml:space="preserve"> </w:t>
      </w:r>
      <w:r w:rsidR="006008E8">
        <w:fldChar w:fldCharType="begin"/>
      </w:r>
      <w:r w:rsidR="006008E8">
        <w:instrText xml:space="preserve"> ADDIN ZOTERO_ITEM CSL_CITATION {"citationID":"DyBcKXje","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6008E8">
        <w:fldChar w:fldCharType="separate"/>
      </w:r>
      <w:r w:rsidR="006008E8">
        <w:rPr>
          <w:noProof/>
        </w:rPr>
        <w:t>(Shephard et al., 2021)</w:t>
      </w:r>
      <w:r w:rsidR="006008E8">
        <w:fldChar w:fldCharType="end"/>
      </w:r>
      <w:r w:rsidR="006008E8" w:rsidRPr="006008E8">
        <w:t>.</w:t>
      </w:r>
      <w:r w:rsidR="006008E8">
        <w:t xml:space="preserve"> </w:t>
      </w:r>
      <w:r>
        <w:t>When this circuit is impaired, individuals struggle with rigid thinking, difficulty shifting attention, and poor emotional regulation, which can contribute to the persistence of obsessions and repetitive behaviors</w:t>
      </w:r>
      <w:r w:rsidR="006008E8">
        <w:t xml:space="preserve"> </w:t>
      </w:r>
      <w:r w:rsidR="006008E8">
        <w:fldChar w:fldCharType="begin"/>
      </w:r>
      <w:r w:rsidR="006008E8">
        <w:instrText xml:space="preserve"> ADDIN ZOTERO_ITEM CSL_CITATION {"citationID":"GKyFJ5CG","properties":{"formattedCitation":"(Van Schalkwyk et al., 2016)","plainCitation":"(Van Schalkwyk et al., 2016)","noteIndex":0},"citationItems":[{"id":3902,"uris":["http://zotero.org/users/13126831/items/VH8XN399"],"itemData":{"id":3902,"type":"article-journal","abstract":"Background:\nCurrent attempts at understanding the heterogeneity in obsessive-compulsive disorder have relied on quantitative methods. The results of such work point toward a dimensional structure for obsessive-compulsive disorder. Existing qualitative work in obsessive-compulsive disorder has focused on understanding specific aspects of the obsessive-compulsive disorder experience in greater depth. However, qualitative methods are also of potential value in furthering our understanding of obsessive-compulsive disorder heterogeneity by allowing for open-ended exploration of the obsessive-compulsive disorder experience and correlating identified subtypes with patient narratives.\nObjective:\nWe explored variations in patients’ experience prior to, during and immediately after performing their compulsions.\nMethod:\nSemi-structured interviews were conducted with 20 adults with obsessive-compulsive disorder, followed by inductive thematic analysis. Participant responses were not analyzed within the context of an existing theoretical framework, and themes were labeled descriptively.\nResults:\nThe previous dichotomy of ‘anxiety’ vs ‘incompleteness’ emerged organically during narrative analysis. In addition, we found that some individuals with obsessive-compulsive disorder utilized their behaviors as a way to cope with stress and anxiety more generally. Other participants did not share this experience and denied finding any comfort in their obsessive-compulsive behaviors. The consequences of attentional difficulties were highlighted, with some participants describing how difficulty focusing on a task could influence the need for it to be repeated multiple times.\nConclusions:\nThe extent to which patients use obsessive-compulsive disorder as a coping mechanism is a relevant distinction with potential implications for treatment engagement. Patients may experience ambivalence about suppressing behaviors that they have come to rely upon for management of stress and anxiety, even if these behaviors represent symptoms of a psychiatric illness.","container-title":"Aust N Z J Psychiatry","DOI":"10.1177/0004867415579919","ISSN":"0004-8674","issue":"1","note":"publisher-place: London, England\npublisher: London, England: SAGE Publications","page":"74-81","title":"Toward understanding the heterogeneity in obsessive-compulsive disorder: Evidence from narratives in adult patients","volume":"50","author":[{"family":"Van Schalkwyk","given":"Gerrit I"},{"family":"Bhalla","given":"Ish P"},{"family":"Griepp","given":"Matthew"},{"family":"Kelmendi","given":"Benjamin"},{"family":"Davidson","given":"Larry"},{"family":"Pittenger","given":"Christopher"}],"issued":{"date-parts":[["2016"]]}}}],"schema":"https://github.com/citation-style-language/schema/raw/master/csl-citation.json"} </w:instrText>
      </w:r>
      <w:r w:rsidR="006008E8">
        <w:fldChar w:fldCharType="separate"/>
      </w:r>
      <w:r w:rsidR="006008E8">
        <w:rPr>
          <w:noProof/>
        </w:rPr>
        <w:t>(Van Schalkwyk et al., 2016)</w:t>
      </w:r>
      <w:r w:rsidR="006008E8">
        <w:fldChar w:fldCharType="end"/>
      </w:r>
      <w:r>
        <w:t xml:space="preserve">. </w:t>
      </w:r>
    </w:p>
    <w:p w14:paraId="169183C7" w14:textId="1BBA29E1" w:rsidR="00DE53A5" w:rsidRPr="00DE53A5" w:rsidRDefault="002E6E2B" w:rsidP="002E6E2B">
      <w:pPr>
        <w:pStyle w:val="Style3"/>
      </w:pPr>
      <w:bookmarkStart w:id="22" w:name="_Toc192525378"/>
      <w:r>
        <w:t>Adolescent OCD</w:t>
      </w:r>
      <w:bookmarkEnd w:id="22"/>
    </w:p>
    <w:p w14:paraId="42D52234" w14:textId="42D62F7E" w:rsidR="00DE53A5" w:rsidRPr="00DE53A5" w:rsidRDefault="00DF551A" w:rsidP="000E5EBF">
      <w:pPr>
        <w:spacing w:line="360" w:lineRule="auto"/>
      </w:pPr>
      <w:r w:rsidRPr="00DF551A">
        <w:t xml:space="preserve">This expanded model is especially relevant for adolescents because their brains are still developing, particularly in areas like the prefrontal cortex, which governs impulse control and emotional regulation </w:t>
      </w:r>
      <w:r w:rsidR="006008E8" w:rsidRPr="006008E8">
        <w:rPr>
          <w:color w:val="92D050"/>
        </w:rPr>
        <w:t>(ref)</w:t>
      </w:r>
      <w:r w:rsidR="00DE53A5" w:rsidRPr="00DE53A5">
        <w:t xml:space="preserve">. </w:t>
      </w:r>
      <w:r w:rsidR="006008E8">
        <w:t>By mapping specific OCD symptoms to these circuits, the neurocircuit-based model provides a more comprehensive understanding of the disorder and allows for the development of targeted</w:t>
      </w:r>
      <w:r w:rsidR="004A4E1D">
        <w:t xml:space="preserve"> interventions</w:t>
      </w:r>
      <w:r w:rsidR="006008E8">
        <w:t xml:space="preserve"> </w:t>
      </w:r>
      <w:r w:rsidR="006008E8">
        <w:fldChar w:fldCharType="begin"/>
      </w:r>
      <w:r w:rsidR="006008E8">
        <w:instrText xml:space="preserve"> ADDIN ZOTERO_ITEM CSL_CITATION {"citationID":"c6x0Ychh","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6008E8">
        <w:fldChar w:fldCharType="separate"/>
      </w:r>
      <w:r w:rsidR="006008E8">
        <w:rPr>
          <w:noProof/>
        </w:rPr>
        <w:t>(Shephard et al., 2021)</w:t>
      </w:r>
      <w:r w:rsidR="006008E8">
        <w:fldChar w:fldCharType="end"/>
      </w:r>
      <w:r w:rsidR="006008E8">
        <w:t xml:space="preserve">. </w:t>
      </w:r>
    </w:p>
    <w:p w14:paraId="1E08F244" w14:textId="1689185C" w:rsidR="00207A9C" w:rsidRDefault="00207A9C" w:rsidP="00207A9C">
      <w:pPr>
        <w:pStyle w:val="Style4"/>
      </w:pPr>
      <w:bookmarkStart w:id="23" w:name="_Toc192525379"/>
      <w:commentRangeStart w:id="24"/>
      <w:r>
        <w:t>Structural abnormalities</w:t>
      </w:r>
      <w:bookmarkEnd w:id="23"/>
      <w:commentRangeEnd w:id="24"/>
      <w:r w:rsidR="00114589">
        <w:rPr>
          <w:rStyle w:val="CommentReference"/>
          <w:rFonts w:eastAsia="Times New Roman" w:cs="Times New Roman"/>
          <w:b w:val="0"/>
          <w:iCs w:val="0"/>
          <w:color w:val="auto"/>
        </w:rPr>
        <w:commentReference w:id="24"/>
      </w:r>
    </w:p>
    <w:p w14:paraId="1877DAF0" w14:textId="72442440" w:rsidR="00A75285" w:rsidRPr="00A75285" w:rsidRDefault="00A75285" w:rsidP="00A75285">
      <w:pPr>
        <w:spacing w:line="360" w:lineRule="auto"/>
      </w:pPr>
      <w:r w:rsidRPr="00A75285">
        <w:t xml:space="preserve">Many studies highlight structural differences in the brains of individuals with OCD, particularly in regions like the thalamus, parietal cortices, striatal regions, and fronto-parietal areas </w:t>
      </w:r>
      <w:r w:rsidRPr="00A75285">
        <w:fldChar w:fldCharType="begin"/>
      </w:r>
      <w:r w:rsidRPr="00A75285">
        <w:instrText xml:space="preserve"> ADDIN ZOTERO_ITEM CSL_CITATION {"citationID":"W59eUPZ8","properties":{"formattedCitation":"(van den Heuvel et al., 2022; Wang et al., 2022; Wu et al., 2022)","plainCitation":"(van den Heuvel et al., 2022; Wang et al., 2022; Wu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w:instrText>
      </w:r>
      <w:r w:rsidRPr="00B111A0">
        <w:rPr>
          <w:lang w:val="nb-NO"/>
        </w:rPr>
        <w:instrText xml:space="preserve">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B111A0">
        <w:rPr>
          <w:lang w:val="nb-NO"/>
        </w:rPr>
        <w:t>(van den Heuvel et al., 2022; Wang et al., 2022; Wu et al., 2022)</w:t>
      </w:r>
      <w:r w:rsidRPr="00A75285">
        <w:fldChar w:fldCharType="end"/>
      </w:r>
      <w:r w:rsidRPr="00B111A0">
        <w:rPr>
          <w:lang w:val="nb-NO"/>
        </w:rPr>
        <w:t xml:space="preserve">. </w:t>
      </w:r>
      <w:commentRangeStart w:id="25"/>
      <w:r w:rsidRPr="00A75285">
        <w:t>Some studies note mixed findings and developmental differences, while others focus more on surface shape alterations</w:t>
      </w:r>
      <w:r w:rsidR="00DF551A">
        <w:t>,</w:t>
      </w:r>
      <w:r w:rsidRPr="00A75285">
        <w:t xml:space="preserve"> specifically in pediatric samples. Multiple studies agree that adolescents with OCD tend to show a reduction in </w:t>
      </w:r>
      <w:r w:rsidRPr="00A75285">
        <w:lastRenderedPageBreak/>
        <w:t xml:space="preserve">cortical thickness or volume in parietal and frontal regions </w:t>
      </w:r>
      <w:r w:rsidRPr="00A75285">
        <w:fldChar w:fldCharType="begin"/>
      </w:r>
      <w:r w:rsidRPr="00A75285">
        <w:instrText xml:space="preserve"> ADDIN ZOTERO_ITEM CSL_CITATION {"citationID":"xwSdIPb6","properties":{"formattedCitation":"(Pagliaccio et al., 2021; Wu et al., 2022)","plainCitation":"(Pagliaccio et al., 2021; Wu et al., 2022)","noteIndex":0},"citationItems":[{"id":3728,"uris":["http://zotero.org/users/13126831/items/TKHY4D9J"],"itemData":{"id":3728,"type":"article-journal","abstract":"Background\n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Methods\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Results\nOCS scores showed good psychometric properties and high prevalence, and they were related to familial/parental factors, including family conflict. Higher OCS scores related to better cognitive performance (β = .06, t9966.60 = 6.28, p &lt; .001, ηp2 = .01), particularly verbal, when controlling for attention-deficit/hyperactivity disorder, which related to worse performance. OCSs did not significantly relate to brain structure but did relate to lower superior corticostriatal tract fractional anisotropy (β = −.03, t = −3.07, p = .002, ηp2 = .02). Higher OCS scores were related to altered functional connectivity, including weaker connectivity within the dorsal attention network (β = −.04, t7262.87 = −3.71, p &lt; .001, ηp2 = .002) and weaker dorsal attention–default mode anticorrelation (β = .04, t7251.95 = 3.94, p &lt; .001, ηp2 = .002). Dorsal attention–default mode connectivity predicted OCS scores at 1 year (β = −.04, t2407.61 = −2.23, p = .03, ηp2 = .03).\nConclusions\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ogical Psychiatry: Cognitive Neuroscience and Neuroimaging","DOI":"10.1016/j.bpsc.2020.10.019","ISSN":"2451-9022","issue":"4","journalAbbreviation":"Biological Psychiatry: Cognitive Neuroscience and Neuroimaging","page":"399-409","source":"ScienceDirect","title":"Obsessive-Compulsive Symptoms Among Children in the Adolescent Brain and Cognitive Development Study: Clinical, Cognitive, and Brain Connectivity Correlates","title-short":"Obsessive-Compulsive Symptoms Among Children in the Adolescent Brain and Cognitive Development Study","volume":"6","author":[{"family":"Pagliaccio","given":"David"},{"family":"Durham","given":"Katherine"},{"family":"Fitzgerald","given":"Kate D."},{"family":"Marsh","given":"Rachel"}],"issued":{"date-parts":[["2021",4,1]]}}},{"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A75285">
        <w:t>(Pagliaccio et al., 2021; Wu et al., 2022)</w:t>
      </w:r>
      <w:r w:rsidRPr="00A75285">
        <w:fldChar w:fldCharType="end"/>
      </w:r>
      <w:r w:rsidRPr="00A75285">
        <w:t>. This is particularly noted in areas such as the inferior and superior parietal cortices and certain frontal gyri. There is general agreement that the thalamus may show increased volume in adolescents with OCD</w:t>
      </w:r>
      <w:r w:rsidR="00DF551A">
        <w:t>;</w:t>
      </w:r>
      <w:r w:rsidRPr="00A75285">
        <w:t xml:space="preserve"> however, the degree of enlargement and the specific subnuclei involved can vary across studies </w:t>
      </w:r>
      <w:r w:rsidRPr="00A75285">
        <w:fldChar w:fldCharType="begin"/>
      </w:r>
      <w:r w:rsidRPr="00A75285">
        <w:instrText xml:space="preserve"> ADDIN ZOTERO_ITEM CSL_CITATION {"citationID":"UjVyaTcB","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Pr="00A75285">
        <w:fldChar w:fldCharType="separate"/>
      </w:r>
      <w:r w:rsidRPr="00A75285">
        <w:t>(van den Heuvel et al., 2022)</w:t>
      </w:r>
      <w:r w:rsidRPr="00A75285">
        <w:fldChar w:fldCharType="end"/>
      </w:r>
      <w:r w:rsidRPr="00A75285">
        <w:t xml:space="preserve">. There are consistent findings of structural alterations in several subcortical regions, </w:t>
      </w:r>
      <w:commentRangeEnd w:id="25"/>
      <w:r w:rsidR="0013016E">
        <w:rPr>
          <w:rStyle w:val="CommentReference"/>
        </w:rPr>
        <w:commentReference w:id="25"/>
      </w:r>
      <w:r w:rsidRPr="00A75285">
        <w:t>including the caudate nucleus, putamen, and pallidum, which are implicated in OCD</w:t>
      </w:r>
      <w:r>
        <w:t xml:space="preserve"> </w:t>
      </w:r>
      <w:r>
        <w:fldChar w:fldCharType="begin"/>
      </w:r>
      <w:r>
        <w:instrText xml:space="preserve"> ADDIN ZOTERO_ITEM CSL_CITATION {"citationID":"kYxt6do0","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fldChar w:fldCharType="separate"/>
      </w:r>
      <w:r>
        <w:rPr>
          <w:noProof/>
        </w:rPr>
        <w:t>(Wang et al., 2022)</w:t>
      </w:r>
      <w:r>
        <w:fldChar w:fldCharType="end"/>
      </w:r>
      <w:r w:rsidRPr="00A75285">
        <w:t>.</w:t>
      </w:r>
    </w:p>
    <w:p w14:paraId="4BD27817" w14:textId="77777777" w:rsidR="00CE3570" w:rsidRDefault="00876D6C" w:rsidP="00876D6C">
      <w:pPr>
        <w:spacing w:line="360" w:lineRule="auto"/>
        <w:ind w:firstLine="720"/>
      </w:pPr>
      <w:r w:rsidRPr="00876D6C">
        <w:t xml:space="preserve">Wang et al. (2022) identified specific structural changes in subcortical brain regions in individuals diagnosed with OCD, noting variations in the </w:t>
      </w:r>
      <w:r>
        <w:t>NAcc</w:t>
      </w:r>
      <w:r w:rsidR="006457A3">
        <w:t>,</w:t>
      </w:r>
      <w:r w:rsidRPr="00876D6C">
        <w:t xml:space="preserve"> amygdala, and pallidum. </w:t>
      </w:r>
    </w:p>
    <w:p w14:paraId="4051E1BA" w14:textId="10647103" w:rsidR="00531398" w:rsidRPr="004A4E1D" w:rsidRDefault="00CE3570" w:rsidP="004A4E1D">
      <w:pPr>
        <w:spacing w:line="360" w:lineRule="auto"/>
      </w:pPr>
      <w:r>
        <w:t xml:space="preserve">Importantly, they found </w:t>
      </w:r>
      <w:r w:rsidRPr="00CE3570">
        <w:t>structural</w:t>
      </w:r>
      <w:r w:rsidR="00DF551A">
        <w:t>-</w:t>
      </w:r>
      <w:r w:rsidRPr="00CE3570">
        <w:t xml:space="preserve">developmental variations in the pallidum and accumbens associated with the presence of an OCD diagnosis. Adolescents show more pronounced structural deviations in the </w:t>
      </w:r>
      <w:r w:rsidR="00F41CE1" w:rsidRPr="00CE3570">
        <w:t>NAcc</w:t>
      </w:r>
      <w:r w:rsidRPr="00CE3570">
        <w:t xml:space="preserve"> and pallidum surfaces </w:t>
      </w:r>
      <w:r w:rsidR="00DF551A">
        <w:t>than</w:t>
      </w:r>
      <w:r w:rsidRPr="00CE3570">
        <w:t xml:space="preserve"> adults</w:t>
      </w:r>
      <w:r w:rsidR="00876D6C" w:rsidRPr="00876D6C">
        <w:t xml:space="preserve">, which </w:t>
      </w:r>
      <w:r>
        <w:t>relates to</w:t>
      </w:r>
      <w:r w:rsidR="00876D6C" w:rsidRPr="00876D6C">
        <w:t xml:space="preserve"> the </w:t>
      </w:r>
      <w:r>
        <w:t>sensorimotor circuit</w:t>
      </w:r>
      <w:r w:rsidR="00F41CE1">
        <w:t xml:space="preserve"> and </w:t>
      </w:r>
      <w:r w:rsidR="00DF551A">
        <w:t xml:space="preserve">ventral </w:t>
      </w:r>
      <w:r w:rsidR="00F41CE1">
        <w:t xml:space="preserve">affective circuit. </w:t>
      </w:r>
      <w:r w:rsidR="004A4E1D">
        <w:t>They noted</w:t>
      </w:r>
      <w:r w:rsidR="00F41CE1">
        <w:t xml:space="preserve"> </w:t>
      </w:r>
      <w:r w:rsidR="00DF551A">
        <w:t xml:space="preserve">that </w:t>
      </w:r>
      <w:r w:rsidR="00F41CE1">
        <w:t>the NAcc could</w:t>
      </w:r>
      <w:r>
        <w:t xml:space="preserve"> </w:t>
      </w:r>
      <w:r w:rsidR="00876D6C" w:rsidRPr="00876D6C">
        <w:t>potentially serv</w:t>
      </w:r>
      <w:r>
        <w:t>e</w:t>
      </w:r>
      <w:r w:rsidR="00876D6C" w:rsidRPr="00876D6C">
        <w:t xml:space="preserve"> as a biomarker for OCD development. </w:t>
      </w:r>
      <w:r w:rsidR="00B82808" w:rsidRPr="00876D6C">
        <w:t>Additionally, they found an</w:t>
      </w:r>
      <w:r w:rsidR="00B82808" w:rsidRPr="00876D6C">
        <w:rPr>
          <w:rFonts w:eastAsiaTheme="majorEastAsia"/>
        </w:rPr>
        <w:t> inward deformation of the amygdala</w:t>
      </w:r>
      <w:r w:rsidR="00B82808" w:rsidRPr="00876D6C">
        <w:t>,</w:t>
      </w:r>
      <w:r w:rsidR="00285782">
        <w:t xml:space="preserve"> most substantially in adults, </w:t>
      </w:r>
      <w:r w:rsidR="00B82808" w:rsidRPr="00876D6C">
        <w:t>which correlated with symptom severity</w:t>
      </w:r>
      <w:r w:rsidR="00285782">
        <w:t>. This</w:t>
      </w:r>
      <w:r w:rsidR="00B82808" w:rsidRPr="00876D6C">
        <w:t xml:space="preserve"> aligns</w:t>
      </w:r>
      <w:r w:rsidR="00B82808" w:rsidRPr="00B82808">
        <w:t xml:space="preserve"> with the</w:t>
      </w:r>
      <w:r w:rsidR="00B82808" w:rsidRPr="00B82808">
        <w:rPr>
          <w:rFonts w:eastAsiaTheme="majorEastAsia"/>
        </w:rPr>
        <w:t> fronto-limbic circuit</w:t>
      </w:r>
      <w:r w:rsidR="00B82808" w:rsidRPr="00B82808">
        <w:t>, emphasizing the role of</w:t>
      </w:r>
      <w:r w:rsidR="00B82808" w:rsidRPr="00B82808">
        <w:rPr>
          <w:rFonts w:eastAsiaTheme="majorEastAsia"/>
        </w:rPr>
        <w:t> fear and emotional dysregulation in OCD</w:t>
      </w:r>
      <w:r w:rsidR="00B82808" w:rsidRPr="00B82808">
        <w:t xml:space="preserve">. </w:t>
      </w:r>
      <w:r w:rsidR="00B308AD">
        <w:t xml:space="preserve"> </w:t>
      </w:r>
      <w:r w:rsidR="00B82808" w:rsidRPr="00B82808">
        <w:t>These findings suggest that OCD is not</w:t>
      </w:r>
      <w:r w:rsidR="00B82808" w:rsidRPr="00B82808">
        <w:rPr>
          <w:rFonts w:eastAsiaTheme="majorEastAsia"/>
        </w:rPr>
        <w:t> only a disorder of habit formation </w:t>
      </w:r>
      <w:r w:rsidR="00B82808" w:rsidRPr="00B82808">
        <w:t>(as CSTC emphasizes) but also</w:t>
      </w:r>
      <w:r w:rsidR="00F41CE1">
        <w:t xml:space="preserve"> </w:t>
      </w:r>
      <w:r w:rsidR="00B82808" w:rsidRPr="00B82808">
        <w:t>involves</w:t>
      </w:r>
      <w:r w:rsidR="00B82808" w:rsidRPr="00B82808">
        <w:rPr>
          <w:rFonts w:eastAsiaTheme="majorEastAsia"/>
        </w:rPr>
        <w:t> dysfunctional emotional regulation and altered motivation systems</w:t>
      </w:r>
      <w:r w:rsidR="00B82808" w:rsidRPr="00B82808">
        <w:t>.</w:t>
      </w:r>
      <w:r w:rsidR="000E5EBF">
        <w:t xml:space="preserve"> </w:t>
      </w:r>
      <w:r w:rsidR="00B82808">
        <w:t>Furthermore, t</w:t>
      </w:r>
      <w:r w:rsidR="00B82808" w:rsidRPr="00B82808">
        <w:t>he</w:t>
      </w:r>
      <w:r w:rsidR="000E5EBF">
        <w:t>se</w:t>
      </w:r>
      <w:r w:rsidR="00B82808" w:rsidRPr="00B82808">
        <w:t xml:space="preserve"> findings in</w:t>
      </w:r>
      <w:r w:rsidR="00B82808" w:rsidRPr="00B82808">
        <w:rPr>
          <w:rFonts w:eastAsiaTheme="majorEastAsia"/>
        </w:rPr>
        <w:t> pediatric OC</w:t>
      </w:r>
      <w:r w:rsidR="00600B06">
        <w:rPr>
          <w:rFonts w:eastAsiaTheme="majorEastAsia"/>
        </w:rPr>
        <w:t xml:space="preserve">D </w:t>
      </w:r>
      <w:r w:rsidR="00B82808" w:rsidRPr="00B82808">
        <w:t>suggest that</w:t>
      </w:r>
      <w:r w:rsidR="00B82808" w:rsidRPr="00B82808">
        <w:rPr>
          <w:rFonts w:eastAsiaTheme="majorEastAsia"/>
        </w:rPr>
        <w:t> OCD symptoms in youth may be more habit-driven and sensory-based</w:t>
      </w:r>
      <w:r w:rsidR="00B82808" w:rsidRPr="00B82808">
        <w:t>, aligning with the</w:t>
      </w:r>
      <w:r w:rsidR="00B82808" w:rsidRPr="00B82808">
        <w:rPr>
          <w:rFonts w:eastAsiaTheme="majorEastAsia"/>
        </w:rPr>
        <w:t> sensorimotor circuit </w:t>
      </w:r>
      <w:r w:rsidR="00B82808" w:rsidRPr="00B82808">
        <w:t>in the expanded model. Meanwhile, the</w:t>
      </w:r>
      <w:r w:rsidR="00B82808" w:rsidRPr="00B82808">
        <w:rPr>
          <w:rFonts w:eastAsiaTheme="majorEastAsia"/>
        </w:rPr>
        <w:t> amygdala findings in adults suggest a shift toward fear-based compulsions</w:t>
      </w:r>
      <w:r w:rsidR="00B82808" w:rsidRPr="00B82808">
        <w:t xml:space="preserve"> consistent with the</w:t>
      </w:r>
      <w:r w:rsidR="00B82808" w:rsidRPr="00B82808">
        <w:rPr>
          <w:rFonts w:eastAsiaTheme="majorEastAsia"/>
        </w:rPr>
        <w:t> fronto-limbic circuit</w:t>
      </w:r>
      <w:r w:rsidR="00B82808" w:rsidRPr="00B82808">
        <w:t xml:space="preserve">. </w:t>
      </w:r>
      <w:r w:rsidR="00B82808" w:rsidRPr="00F318C6">
        <w:rPr>
          <w:color w:val="000000" w:themeColor="text1"/>
        </w:rPr>
        <w:t>This supports a</w:t>
      </w:r>
      <w:r w:rsidR="00B82808" w:rsidRPr="00F318C6">
        <w:rPr>
          <w:rFonts w:eastAsiaTheme="majorEastAsia"/>
          <w:color w:val="000000" w:themeColor="text1"/>
        </w:rPr>
        <w:t> developmental progression in OCD</w:t>
      </w:r>
      <w:r w:rsidR="00B82808" w:rsidRPr="00F318C6">
        <w:rPr>
          <w:color w:val="000000" w:themeColor="text1"/>
        </w:rPr>
        <w:t>, where younger individuals may struggle more with</w:t>
      </w:r>
      <w:r w:rsidR="00B82808" w:rsidRPr="00F318C6">
        <w:rPr>
          <w:rFonts w:eastAsiaTheme="majorEastAsia"/>
          <w:color w:val="000000" w:themeColor="text1"/>
        </w:rPr>
        <w:t> automatic, sensory-driven compulsions</w:t>
      </w:r>
      <w:r w:rsidR="00B82808" w:rsidRPr="00F318C6">
        <w:rPr>
          <w:color w:val="000000" w:themeColor="text1"/>
        </w:rPr>
        <w:t>, whereas adults may experience</w:t>
      </w:r>
      <w:r w:rsidR="002B0C5B">
        <w:rPr>
          <w:rFonts w:eastAsiaTheme="majorEastAsia"/>
          <w:color w:val="000000" w:themeColor="text1"/>
        </w:rPr>
        <w:t xml:space="preserve"> more</w:t>
      </w:r>
      <w:r w:rsidR="00B82808" w:rsidRPr="00F318C6">
        <w:rPr>
          <w:rFonts w:eastAsiaTheme="majorEastAsia"/>
          <w:color w:val="000000" w:themeColor="text1"/>
        </w:rPr>
        <w:t xml:space="preserve"> emotional dysregulation and cognitive rigidity</w:t>
      </w:r>
      <w:r w:rsidR="009550FB" w:rsidRPr="00F318C6">
        <w:rPr>
          <w:rFonts w:eastAsiaTheme="majorEastAsia"/>
          <w:color w:val="000000" w:themeColor="text1"/>
        </w:rPr>
        <w:t xml:space="preserve"> </w:t>
      </w:r>
      <w:r w:rsidR="009550FB">
        <w:rPr>
          <w:rFonts w:eastAsiaTheme="majorEastAsia"/>
          <w:color w:val="000000" w:themeColor="text1"/>
        </w:rPr>
        <w:fldChar w:fldCharType="begin"/>
      </w:r>
      <w:r w:rsidR="009550FB">
        <w:rPr>
          <w:rFonts w:eastAsiaTheme="majorEastAsia"/>
          <w:color w:val="000000" w:themeColor="text1"/>
        </w:rPr>
        <w:instrText xml:space="preserve"> ADDIN ZOTERO_ITEM CSL_CITATION {"citationID":"nhr7eOX7","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009550FB">
        <w:rPr>
          <w:rFonts w:eastAsiaTheme="majorEastAsia"/>
          <w:color w:val="000000" w:themeColor="text1"/>
        </w:rPr>
        <w:fldChar w:fldCharType="separate"/>
      </w:r>
      <w:r w:rsidR="009550FB">
        <w:rPr>
          <w:rFonts w:eastAsiaTheme="majorEastAsia"/>
          <w:noProof/>
          <w:color w:val="000000" w:themeColor="text1"/>
        </w:rPr>
        <w:t>(Wang et al., 2022)</w:t>
      </w:r>
      <w:r w:rsidR="009550FB">
        <w:rPr>
          <w:rFonts w:eastAsiaTheme="majorEastAsia"/>
          <w:color w:val="000000" w:themeColor="text1"/>
        </w:rPr>
        <w:fldChar w:fldCharType="end"/>
      </w:r>
      <w:r w:rsidR="00B82808" w:rsidRPr="009550FB">
        <w:rPr>
          <w:color w:val="000000" w:themeColor="text1"/>
        </w:rPr>
        <w:t xml:space="preserve">. </w:t>
      </w:r>
    </w:p>
    <w:p w14:paraId="0802BD3A" w14:textId="2F9F1A2F" w:rsidR="00F41CE1" w:rsidRPr="00F41CE1" w:rsidRDefault="00F41CE1" w:rsidP="00F41CE1">
      <w:pPr>
        <w:spacing w:line="360" w:lineRule="auto"/>
      </w:pPr>
    </w:p>
    <w:p w14:paraId="3E808DA8" w14:textId="4A732696" w:rsidR="008D1DCE" w:rsidRDefault="00996B3F" w:rsidP="007509D8">
      <w:pPr>
        <w:pStyle w:val="Style2"/>
        <w:spacing w:line="360" w:lineRule="auto"/>
        <w:rPr>
          <w:rFonts w:eastAsiaTheme="minorHAnsi"/>
        </w:rPr>
      </w:pPr>
      <w:bookmarkStart w:id="26" w:name="_Toc192525380"/>
      <w:r>
        <w:rPr>
          <w:rFonts w:eastAsiaTheme="minorHAnsi"/>
        </w:rPr>
        <w:t>Statistical</w:t>
      </w:r>
      <w:r w:rsidR="00531398">
        <w:rPr>
          <w:rFonts w:eastAsiaTheme="minorHAnsi"/>
        </w:rPr>
        <w:t xml:space="preserve"> Learning</w:t>
      </w:r>
      <w:bookmarkEnd w:id="26"/>
    </w:p>
    <w:p w14:paraId="0017B19C" w14:textId="34070C1E" w:rsidR="00187735" w:rsidRPr="00F61285" w:rsidRDefault="00187735" w:rsidP="00996B3F">
      <w:pPr>
        <w:spacing w:line="360" w:lineRule="auto"/>
        <w:rPr>
          <w:color w:val="000000" w:themeColor="text1"/>
        </w:rPr>
      </w:pPr>
      <w:r w:rsidRPr="00187735">
        <w:t>Statistical learning is fundamentally connected to generalization, aiming to identify patterns within a dataset that can be applied to new, unseen data for accurate predictions</w:t>
      </w:r>
      <w:r w:rsidR="004F05B7" w:rsidRPr="00187735">
        <w:t xml:space="preserve">. This is the </w:t>
      </w:r>
      <w:r w:rsidR="004F05B7" w:rsidRPr="00187735">
        <w:rPr>
          <w:rFonts w:eastAsiaTheme="minorHAnsi"/>
        </w:rPr>
        <w:t>core</w:t>
      </w:r>
      <w:r w:rsidR="004F05B7" w:rsidRPr="00187735">
        <w:t xml:space="preserve"> of supervised learning, which focuses on establishing </w:t>
      </w:r>
      <w:r w:rsidR="004F05B7" w:rsidRPr="00187735">
        <w:rPr>
          <w:rFonts w:eastAsiaTheme="minorHAnsi"/>
        </w:rPr>
        <w:t>relationships</w:t>
      </w:r>
      <w:r w:rsidR="004F05B7" w:rsidRPr="00187735">
        <w:t xml:space="preserve"> between a response variable Y and a group of predictor variables X. </w:t>
      </w:r>
      <w:proofErr w:type="spellStart"/>
      <w:r w:rsidR="004F05B7" w:rsidRPr="00187735">
        <w:t>Shmueli</w:t>
      </w:r>
      <w:proofErr w:type="spellEnd"/>
      <w:r w:rsidR="004F05B7" w:rsidRPr="00187735">
        <w:t xml:space="preserve"> (201</w:t>
      </w:r>
      <w:r>
        <w:t>1</w:t>
      </w:r>
      <w:r w:rsidR="004F05B7" w:rsidRPr="00187735">
        <w:t xml:space="preserve">) highlights </w:t>
      </w:r>
      <w:r w:rsidR="004F05B7" w:rsidRPr="00187735">
        <w:rPr>
          <w:rFonts w:eastAsiaTheme="minorHAnsi"/>
        </w:rPr>
        <w:t>the</w:t>
      </w:r>
      <w:r w:rsidR="004F05B7" w:rsidRPr="00187735">
        <w:t xml:space="preserve"> difference between </w:t>
      </w:r>
      <w:r w:rsidR="004F05B7" w:rsidRPr="00187735">
        <w:lastRenderedPageBreak/>
        <w:t>explanatory modeling, which seeks to understand the causal relationship</w:t>
      </w:r>
      <w:r w:rsidR="004F05B7" w:rsidRPr="004F05B7">
        <w:rPr>
          <w:rFonts w:eastAsiaTheme="minorHAnsi"/>
          <w:noProof/>
          <w14:ligatures w14:val="standardContextual"/>
        </w:rPr>
        <w:t xml:space="preserve"> </w:t>
      </w:r>
      <w:r w:rsidR="004F05B7" w:rsidRPr="00F83F79">
        <w:t xml:space="preserve">between X and Y, and predictive </w:t>
      </w:r>
      <w:r w:rsidR="004F05B7" w:rsidRPr="00187735">
        <w:t xml:space="preserve">modeling, which primarily aims to forecast Y, using X as tools to achieve accurate prediction. </w:t>
      </w:r>
      <w:r w:rsidRPr="00187735">
        <w:t xml:space="preserve">Predictive </w:t>
      </w:r>
      <w:r w:rsidRPr="00996B3F">
        <w:rPr>
          <w:color w:val="000000" w:themeColor="text1"/>
        </w:rPr>
        <w:t>modeling does not delve into causal theory; rather, it prioritizes accuracy in predictions using various methodologies</w:t>
      </w:r>
      <w:r w:rsidRPr="00996B3F">
        <w:rPr>
          <w:color w:val="000000" w:themeColor="text1"/>
        </w:rPr>
        <w:t xml:space="preserve"> </w:t>
      </w:r>
      <w:r w:rsidRPr="00996B3F">
        <w:rPr>
          <w:color w:val="000000" w:themeColor="text1"/>
        </w:rPr>
        <w:fldChar w:fldCharType="begin"/>
      </w:r>
      <w:r w:rsidRPr="00996B3F">
        <w:rPr>
          <w:color w:val="000000" w:themeColor="text1"/>
        </w:rPr>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schema":"https://github.com/citation-style-language/schema/raw/master/csl-citation.json"} </w:instrText>
      </w:r>
      <w:r w:rsidRPr="00996B3F">
        <w:rPr>
          <w:color w:val="000000" w:themeColor="text1"/>
        </w:rPr>
        <w:fldChar w:fldCharType="separate"/>
      </w:r>
      <w:r w:rsidRPr="00996B3F">
        <w:rPr>
          <w:noProof/>
          <w:color w:val="000000" w:themeColor="text1"/>
        </w:rPr>
        <w:t>(Shmueli, 2011)</w:t>
      </w:r>
      <w:r w:rsidRPr="00996B3F">
        <w:rPr>
          <w:color w:val="000000" w:themeColor="text1"/>
        </w:rPr>
        <w:fldChar w:fldCharType="end"/>
      </w:r>
      <w:r w:rsidRPr="00996B3F">
        <w:rPr>
          <w:color w:val="000000" w:themeColor="text1"/>
        </w:rPr>
        <w:t>.</w:t>
      </w:r>
      <w:r w:rsidRPr="00996B3F">
        <w:rPr>
          <w:rFonts w:eastAsiaTheme="majorEastAsia"/>
          <w:color w:val="000000" w:themeColor="text1"/>
        </w:rPr>
        <w:t> </w:t>
      </w:r>
      <w:r w:rsidR="00996B3F" w:rsidRPr="00996B3F">
        <w:rPr>
          <w:color w:val="000000" w:themeColor="text1"/>
        </w:rPr>
        <w:t>There are two main approaches to predictive modeling: probabilistic models, which assume a specific statistical form for the data, and supervised learning models, which focus on creating functions that map inputs to outputs without necessarily assuming a data generation process.</w:t>
      </w:r>
      <w:r w:rsidR="00996B3F" w:rsidRPr="00996B3F">
        <w:rPr>
          <w:color w:val="000000" w:themeColor="text1"/>
        </w:rPr>
        <w:t xml:space="preserve"> </w:t>
      </w:r>
      <w:r w:rsidR="00996B3F" w:rsidRPr="00996B3F">
        <w:rPr>
          <w:color w:val="000000" w:themeColor="text1"/>
        </w:rPr>
        <w:t xml:space="preserve">The accuracy of predictions is gauged by a loss function that measures the discrepancy between the predicted and </w:t>
      </w:r>
      <w:r w:rsidR="00F61285">
        <w:rPr>
          <w:color w:val="000000" w:themeColor="text1"/>
        </w:rPr>
        <w:t>the true or observed</w:t>
      </w:r>
      <w:r w:rsidR="00996B3F" w:rsidRPr="00996B3F">
        <w:rPr>
          <w:color w:val="000000" w:themeColor="text1"/>
        </w:rPr>
        <w:t xml:space="preserve"> outcomes, crucial for refining the model to make accurate predictions in real-world applications.</w:t>
      </w:r>
      <w:r w:rsidR="00996B3F">
        <w:rPr>
          <w:rFonts w:eastAsiaTheme="minorHAnsi"/>
          <w:color w:val="000000" w:themeColor="text1"/>
        </w:rPr>
        <w:t xml:space="preserve"> </w:t>
      </w:r>
      <w:r w:rsidR="004F05B7" w:rsidRPr="00996B3F">
        <w:rPr>
          <w:color w:val="000000" w:themeColor="text1"/>
        </w:rPr>
        <w:t xml:space="preserve">This thesis will focus </w:t>
      </w:r>
      <w:r w:rsidRPr="00996B3F">
        <w:rPr>
          <w:color w:val="000000" w:themeColor="text1"/>
        </w:rPr>
        <w:t>on predictive modeling</w:t>
      </w:r>
      <w:r w:rsidRPr="00996B3F">
        <w:rPr>
          <w:rFonts w:eastAsiaTheme="minorHAnsi"/>
          <w:color w:val="000000" w:themeColor="text1"/>
        </w:rPr>
        <w:t xml:space="preserve"> of adolescent OCD symptomology </w:t>
      </w:r>
      <w:r w:rsidRPr="00187735">
        <w:rPr>
          <w:rFonts w:eastAsiaTheme="minorHAnsi"/>
        </w:rPr>
        <w:t>as reported</w:t>
      </w:r>
      <w:r>
        <w:rPr>
          <w:rFonts w:eastAsiaTheme="minorHAnsi"/>
          <w:noProof/>
          <w14:ligatures w14:val="standardContextual"/>
        </w:rPr>
        <w:t xml:space="preserve"> by adults vs</w:t>
      </w:r>
      <w:r w:rsidRPr="00996B3F">
        <w:rPr>
          <w:rFonts w:eastAsiaTheme="minorHAnsi"/>
        </w:rPr>
        <w:t>.</w:t>
      </w:r>
      <w:r w:rsidRPr="00996B3F">
        <w:rPr>
          <w:rFonts w:eastAsiaTheme="minorHAnsi"/>
        </w:rPr>
        <w:t xml:space="preserve"> self</w:t>
      </w:r>
      <w:r w:rsidR="00996B3F" w:rsidRPr="00996B3F">
        <w:rPr>
          <w:rFonts w:eastAsiaTheme="minorHAnsi"/>
        </w:rPr>
        <w:t xml:space="preserve">. </w:t>
      </w:r>
      <w:r w:rsidR="00996B3F">
        <w:t>By using</w:t>
      </w:r>
      <w:r w:rsidR="00996B3F" w:rsidRPr="00996B3F">
        <w:t xml:space="preserve"> </w:t>
      </w:r>
      <w:proofErr w:type="spellStart"/>
      <w:r w:rsidR="00996B3F" w:rsidRPr="00996B3F">
        <w:t>sMRI</w:t>
      </w:r>
      <w:proofErr w:type="spellEnd"/>
      <w:r w:rsidR="00996B3F" w:rsidRPr="00996B3F">
        <w:t xml:space="preserve"> data as predictor variables, the study will apply the supervised learning algorithm </w:t>
      </w:r>
      <w:proofErr w:type="spellStart"/>
      <w:r w:rsidR="00996B3F" w:rsidRPr="00996B3F">
        <w:t>XGBoost</w:t>
      </w:r>
      <w:proofErr w:type="spellEnd"/>
      <w:r w:rsidR="00996B3F" w:rsidRPr="00996B3F">
        <w:t xml:space="preserve"> to </w:t>
      </w:r>
      <w:r w:rsidR="00996B3F">
        <w:t xml:space="preserve">try </w:t>
      </w:r>
      <w:proofErr w:type="gramStart"/>
      <w:r w:rsidR="00996B3F" w:rsidRPr="00996B3F">
        <w:t>achiev</w:t>
      </w:r>
      <w:r w:rsidR="00996B3F">
        <w:t>e</w:t>
      </w:r>
      <w:proofErr w:type="gramEnd"/>
      <w:r w:rsidR="00996B3F">
        <w:t xml:space="preserve"> </w:t>
      </w:r>
      <w:r w:rsidR="00996B3F" w:rsidRPr="00996B3F">
        <w:t>accurate predictions.</w:t>
      </w:r>
    </w:p>
    <w:p w14:paraId="321F8E9F" w14:textId="6B104011" w:rsidR="00F61285" w:rsidRPr="00F61285" w:rsidRDefault="00F61285" w:rsidP="00996B3F">
      <w:pPr>
        <w:spacing w:line="360" w:lineRule="auto"/>
        <w:rPr>
          <w:color w:val="4C94D8" w:themeColor="text2" w:themeTint="80"/>
        </w:rPr>
      </w:pPr>
      <w:r w:rsidRPr="00F61285">
        <w:rPr>
          <w:color w:val="4C94D8" w:themeColor="text2" w:themeTint="80"/>
        </w:rPr>
        <w:t xml:space="preserve">There are multiple approaches one might take towards constructing a predictive model. One approach is to build a probabilistic model of the data generating process, often referred to as a statistical model. Once a probabilistic model is built, one might use this to make predictions. Another approach to the predictive modeling task is using the framework of statistical learning theory, which provides the theoretical basis for many modern machine learning algorithms (von </w:t>
      </w:r>
      <w:proofErr w:type="spellStart"/>
      <w:r w:rsidRPr="00F61285">
        <w:rPr>
          <w:color w:val="4C94D8" w:themeColor="text2" w:themeTint="80"/>
        </w:rPr>
        <w:t>Luxburg</w:t>
      </w:r>
      <w:proofErr w:type="spellEnd"/>
      <w:r w:rsidRPr="00F61285">
        <w:rPr>
          <w:color w:val="4C94D8" w:themeColor="text2" w:themeTint="80"/>
        </w:rPr>
        <w:t xml:space="preserve"> and </w:t>
      </w:r>
      <w:proofErr w:type="spellStart"/>
      <w:r w:rsidRPr="00F61285">
        <w:rPr>
          <w:color w:val="4C94D8" w:themeColor="text2" w:themeTint="80"/>
        </w:rPr>
        <w:t>Schoelkopf</w:t>
      </w:r>
      <w:proofErr w:type="spellEnd"/>
      <w:r w:rsidRPr="00F61285">
        <w:rPr>
          <w:color w:val="4C94D8" w:themeColor="text2" w:themeTint="80"/>
        </w:rPr>
        <w:t xml:space="preserve">, 2008). In this framework, the task of building predictive models is referred to as supervised learning. The models built in this framework are simply predictive functions designed to make accurate predictions on new, unobserved </w:t>
      </w:r>
      <w:proofErr w:type="gramStart"/>
      <w:r w:rsidRPr="00F61285">
        <w:rPr>
          <w:color w:val="4C94D8" w:themeColor="text2" w:themeTint="80"/>
        </w:rPr>
        <w:t>data  from</w:t>
      </w:r>
      <w:proofErr w:type="gramEnd"/>
      <w:r w:rsidRPr="00F61285">
        <w:rPr>
          <w:color w:val="4C94D8" w:themeColor="text2" w:themeTint="80"/>
        </w:rPr>
        <w:t xml:space="preserve"> PY,X . These models need not be probabilistic models of the data generating process, but as we will see, they often end up having a probabilistic interpretation either way.</w:t>
      </w:r>
    </w:p>
    <w:p w14:paraId="26DA6A00" w14:textId="531E84B1" w:rsidR="00996B3F" w:rsidRPr="00996B3F" w:rsidRDefault="00996B3F" w:rsidP="00996B3F">
      <w:pPr>
        <w:spacing w:line="360" w:lineRule="auto"/>
        <w:ind w:firstLine="720"/>
        <w:rPr>
          <w:rFonts w:eastAsiaTheme="minorHAnsi"/>
          <w:noProof/>
          <w14:ligatures w14:val="standardContextual"/>
        </w:rPr>
      </w:pPr>
      <w:r>
        <w:t>In the context of neuroscience, t</w:t>
      </w:r>
      <w:r w:rsidRPr="00055355">
        <w:t xml:space="preserve">he ability of neuroimaging to identify the neurological underpinnings of OCD has sparked interest in </w:t>
      </w:r>
      <w:r>
        <w:t>using</w:t>
      </w:r>
      <w:r w:rsidRPr="00055355">
        <w:t xml:space="preserve"> MRI indices to distinguish between healthy people and OCD </w:t>
      </w:r>
      <w:r>
        <w:t>patients</w:t>
      </w:r>
      <w:r w:rsidRPr="00531398">
        <w:t xml:space="preserve">. In the most common machine learning paradigm, a computer program learns to associate brain imaging data with specific </w:t>
      </w:r>
      <w:r>
        <w:t>classifications</w:t>
      </w:r>
      <w:r w:rsidRPr="00531398">
        <w:t xml:space="preserve">, such as diagnostic groups. This approach can help identify key predictive features that differentiate between these categories </w:t>
      </w:r>
      <w:commentRangeStart w:id="27"/>
      <w:r>
        <w:fldChar w:fldCharType="begin"/>
      </w:r>
      <w:r>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fldChar w:fldCharType="separate"/>
      </w:r>
      <w:r>
        <w:rPr>
          <w:noProof/>
        </w:rPr>
        <w:t>(Enrico et al., 2021)</w:t>
      </w:r>
      <w:r>
        <w:fldChar w:fldCharType="end"/>
      </w:r>
      <w:r>
        <w:t xml:space="preserve">. </w:t>
      </w:r>
      <w:r w:rsidRPr="00531398">
        <w:t>Effectively</w:t>
      </w:r>
      <w:commentRangeEnd w:id="27"/>
      <w:r>
        <w:rPr>
          <w:rStyle w:val="CommentReference"/>
        </w:rPr>
        <w:commentReference w:id="27"/>
      </w:r>
      <w:r w:rsidRPr="00531398">
        <w:t>, machine learning aims to uncover patterns within data without requiring explicit instructions</w:t>
      </w:r>
      <w:r>
        <w:t xml:space="preserve"> and </w:t>
      </w:r>
      <w:r w:rsidRPr="00531398">
        <w:t>minimal assumptions</w:t>
      </w:r>
      <w:r>
        <w:t xml:space="preserve"> </w:t>
      </w:r>
      <w:r>
        <w:fldChar w:fldCharType="begin"/>
      </w:r>
      <w:r>
        <w:instrText xml:space="preserve"> ADDIN ZOTERO_ITEM CSL_CITATION {"citationID":"7DAZtwiD","properties":{"formattedCitation":"(Nosari et al., 2024)","plainCitation":"(Nosari et al., 2024)","noteIndex":0},"citationItems":[{"id":3173,"uris":["http://zotero.org/users/13126831/items/JNF6Y4V5"],"itemData":{"id":3173,"type":"chapter","abstract":"In recent years, neuroimaging techniques in psychiatry have gained increasing importance as affordable and non-invasive assessment tools of value in both research and clinical contexts. Contemporary neuroimaging approaches can be divided into either structural (i.e., computer tomography – CT, structural magnetic resonance imaging – sMRI) or functional modalities (i.e., functional magnetic resonance imaging – fMRI, positron emission tomography – PET-). The present chapter (divided into two main sections) (a) summarizes the most common neuroimaging methods with an emphasis on their main technical features and fields of application, (b) provides a brief overview of specific imaging-based research findings and their contributions toward the understanding of the pathophysiology of psychiatric disorders, including bipolar disorder, schizophrenia, major depressive disorder, post-traumatic stress disorder, and generalized anxiety disorder. For each of these diseases a summary of the state-of-art knowledge concerning both structural imaging and functional imaging is provided. In the sMRI section, the main loci putatively involved in the pathogenesis of these conditions (in terms of morphological alterations) are pointed out, and current evidence from literature is reported. In the fMRI section, the main research findings derived from functional imaging, aimed to investigate the correlation between activity in certain brain areas and specific mental functions, are summarized.","container-title":"Tasman’s Psychiatry","event-place":"Cham","ISBN":"978-3-030-51366-5","language":"en","note":"DOI: 10.1007/978-3-030-51366-5_115","page":"1285-1316","publisher":"Springer International Publishing","publisher-place":"Cham","source":"Springer Link","title":"Brain Imaging in Psychiatry","URL":"https://doi.org/10.1007/978-3-030-51366-5_115","author":[{"family":"Nosari","given":"Guido"},{"family":"Delvecchio","given":"Giuseppe"},{"family":"Diwadkar","given":"Vaibhav A."},{"family":"Brambilla","given":"Paolo"}],"editor":[{"family":"Tasman","given":"Allan"},{"family":"Riba","given":"Michelle B."},{"family":"Alarcón","given":"Renato D."},{"family":"Alfonso","given":"César A."},{"family":"Kanba","given":"Shigenobu"},{"family":"Lecic-Tosevski","given":"Dusica"},{"family":"Ndetei","given":"David M."},{"family":"Ng","given":"Chee H."},{"family":"Schulze","given":"Thomas G."}],"accessed":{"date-parts":[["2024",12,2]]},"issued":{"date-parts":[["2024"]]}}}],"schema":"https://github.com/citation-style-language/schema/raw/master/csl-citation.json"} </w:instrText>
      </w:r>
      <w:r>
        <w:fldChar w:fldCharType="separate"/>
      </w:r>
      <w:r>
        <w:rPr>
          <w:noProof/>
        </w:rPr>
        <w:t>(Nosari et al., 2024)</w:t>
      </w:r>
      <w:r>
        <w:fldChar w:fldCharType="end"/>
      </w:r>
      <w:r w:rsidRPr="00531398">
        <w:t>.</w:t>
      </w:r>
      <w:r w:rsidRPr="00E3624F">
        <w:rPr>
          <w:rFonts w:eastAsiaTheme="minorHAnsi"/>
          <w:noProof/>
          <w14:ligatures w14:val="standardContextual"/>
        </w:rPr>
        <w:t xml:space="preserve"> </w:t>
      </w:r>
    </w:p>
    <w:p w14:paraId="4DE9A19A" w14:textId="5DA4FC1C" w:rsidR="00996B3F" w:rsidRDefault="00160711" w:rsidP="00996B3F">
      <w:pPr>
        <w:pStyle w:val="Style3"/>
      </w:pPr>
      <w:r>
        <w:t>Learning methods</w:t>
      </w:r>
    </w:p>
    <w:p w14:paraId="53278F82" w14:textId="77777777" w:rsidR="00160711" w:rsidRPr="00160711" w:rsidRDefault="00160711" w:rsidP="00160711">
      <w:pPr>
        <w:rPr>
          <w:rFonts w:eastAsiaTheme="minorHAnsi"/>
        </w:rPr>
      </w:pPr>
    </w:p>
    <w:p w14:paraId="16E976C7" w14:textId="45CBA58A" w:rsidR="00996B3F" w:rsidRPr="00187735" w:rsidRDefault="00F61285" w:rsidP="00996B3F">
      <w:pPr>
        <w:spacing w:line="360" w:lineRule="auto"/>
        <w:rPr>
          <w:rFonts w:eastAsiaTheme="minorHAnsi"/>
        </w:rPr>
      </w:pPr>
      <w:r>
        <w:rPr>
          <w:rFonts w:eastAsiaTheme="minorHAnsi"/>
          <w:noProof/>
          <w14:ligatures w14:val="standardContextual"/>
        </w:rPr>
        <w:lastRenderedPageBreak/>
        <w:t xml:space="preserve">XGBoost models are </w:t>
      </w:r>
      <w:r w:rsidR="00996B3F">
        <w:rPr>
          <w:rFonts w:eastAsiaTheme="minorHAnsi"/>
          <w:noProof/>
          <w14:ligatures w14:val="standardContextual"/>
        </w:rPr>
        <w:t xml:space="preserve">Tree based models are a type of </w:t>
      </w:r>
      <w:r w:rsidR="00996B3F" w:rsidRPr="004F05B7">
        <w:rPr>
          <w:rFonts w:eastAsiaTheme="minorHAnsi"/>
          <w:noProof/>
          <w14:ligatures w14:val="standardContextual"/>
        </w:rPr>
        <w:t xml:space="preserve">supervised learning algorithms that use a branching tree </w:t>
      </w:r>
      <w:r w:rsidR="00996B3F" w:rsidRPr="00187735">
        <w:t>structur</w:t>
      </w:r>
      <w:r w:rsidR="00996B3F" w:rsidRPr="00187735">
        <w:rPr>
          <w:rFonts w:eastAsiaTheme="minorHAnsi"/>
        </w:rPr>
        <w:t>e.</w:t>
      </w:r>
    </w:p>
    <w:p w14:paraId="42A22791" w14:textId="77777777" w:rsidR="00996B3F" w:rsidRDefault="00996B3F" w:rsidP="0051515F">
      <w:pPr>
        <w:spacing w:line="360" w:lineRule="auto"/>
        <w:rPr>
          <w:color w:val="D86DCB" w:themeColor="accent5" w:themeTint="99"/>
        </w:rPr>
      </w:pPr>
    </w:p>
    <w:p w14:paraId="7E5B6766" w14:textId="3B839970" w:rsidR="00BB23B0" w:rsidRPr="0051515F" w:rsidRDefault="00BB23B0" w:rsidP="0051515F">
      <w:pPr>
        <w:spacing w:line="360" w:lineRule="auto"/>
        <w:rPr>
          <w:rFonts w:eastAsiaTheme="majorEastAsia"/>
          <w:color w:val="8DD873" w:themeColor="accent6" w:themeTint="99"/>
        </w:rPr>
      </w:pPr>
      <w:r w:rsidRPr="0051515F">
        <w:rPr>
          <w:color w:val="8DD873" w:themeColor="accent6" w:themeTint="99"/>
        </w:rPr>
        <w:t>The basic premise of all tree-based classification algorithms is that they learn a sequence of questions that separates cases into different classes. Each question has a binary answer, and cases will be sent down the left or right branch depending on which criteria they meet. There can be branches within branches; and once the model is learned, it can be graphically represented as a tree.</w:t>
      </w:r>
      <w:r w:rsidRPr="0051515F">
        <w:rPr>
          <w:rFonts w:eastAsiaTheme="majorEastAsia"/>
          <w:color w:val="8DD873" w:themeColor="accent6" w:themeTint="99"/>
        </w:rPr>
        <w:t> </w:t>
      </w:r>
      <w:r w:rsidRPr="0051515F">
        <w:rPr>
          <w:rFonts w:eastAsiaTheme="majorEastAsia"/>
          <w:color w:val="8DD873" w:themeColor="accent6" w:themeTint="99"/>
        </w:rPr>
        <w:fldChar w:fldCharType="begin"/>
      </w:r>
      <w:r w:rsidRPr="0051515F">
        <w:rPr>
          <w:rFonts w:eastAsiaTheme="majorEastAsia"/>
          <w:color w:val="8DD873" w:themeColor="accent6" w:themeTint="99"/>
        </w:rPr>
        <w:instrText xml:space="preserve"> ADDIN ZOTERO_ITEM CSL_CITATION {"citationID":"SBeizZvi","properties":{"formattedCitation":"({\\i{}Chapter 7. Classifying with Decision Trees}, n.d.)","plainCitation":"(Chapter 7. Classifying with Decision Trees, n.d.)","noteIndex":0},"citationItems":[{"id":4126,"uris":["http://zotero.org/users/13126831/items/PILQMX63"],"itemData":{"id":4126,"type":"book","abstract":"Chapter 7. Classifying with decision trees\n\n  This chapter covers\n\n  \n\n  \n    Working with decision trees\n\n    Using the recursive partitioning algorithm\n\n    An important weakness of decision...","ISBN":"978-1-61729-657-4","language":"en","source":"learning.oreilly.com","title":"Chapter 7. Classifying with decision trees","URL":"https://learning.oreilly.com/library/view/machine-learning-with/9781617296574/OEBPS/Text/kindle_split_017.html","accessed":{"date-parts":[["2025",3,17]]}}}],"schema":"https://github.com/citation-style-language/schema/raw/master/csl-citation.json"} </w:instrText>
      </w:r>
      <w:r w:rsidRPr="0051515F">
        <w:rPr>
          <w:rFonts w:eastAsiaTheme="majorEastAsia"/>
          <w:color w:val="8DD873" w:themeColor="accent6" w:themeTint="99"/>
        </w:rPr>
        <w:fldChar w:fldCharType="separate"/>
      </w:r>
      <w:r w:rsidRPr="0051515F">
        <w:rPr>
          <w:color w:val="8DD873" w:themeColor="accent6" w:themeTint="99"/>
        </w:rPr>
        <w:t>(Chapter 7. Classifying with Decision Trees, n.d.)</w:t>
      </w:r>
      <w:r w:rsidRPr="0051515F">
        <w:rPr>
          <w:rFonts w:eastAsiaTheme="majorEastAsia"/>
          <w:color w:val="8DD873" w:themeColor="accent6" w:themeTint="99"/>
        </w:rPr>
        <w:fldChar w:fldCharType="end"/>
      </w:r>
    </w:p>
    <w:p w14:paraId="6A038325" w14:textId="77777777" w:rsidR="00BB23B0" w:rsidRPr="0051515F" w:rsidRDefault="00BB23B0" w:rsidP="0051515F">
      <w:pPr>
        <w:spacing w:line="360" w:lineRule="auto"/>
        <w:rPr>
          <w:color w:val="8DD873" w:themeColor="accent6" w:themeTint="99"/>
        </w:rPr>
      </w:pPr>
      <w:r w:rsidRPr="0051515F">
        <w:rPr>
          <w:color w:val="8DD873" w:themeColor="accent6" w:themeTint="99"/>
        </w:rPr>
        <w:t>Figure 7.1.</w:t>
      </w:r>
      <w:r w:rsidRPr="0051515F">
        <w:rPr>
          <w:rFonts w:eastAsiaTheme="majorEastAsia"/>
          <w:color w:val="8DD873" w:themeColor="accent6" w:themeTint="99"/>
        </w:rPr>
        <w:t> </w:t>
      </w:r>
      <w:r w:rsidRPr="0051515F">
        <w:rPr>
          <w:color w:val="8DD873" w:themeColor="accent6" w:themeTint="99"/>
        </w:rPr>
        <w:t>The structure of a decision tree. The root node is the node that contains all the data prior to splitting. Nodes are split by a splitting criterion into two branches, each of which leads to another node. Nodes that do not split any further are called</w:t>
      </w:r>
      <w:r w:rsidRPr="0051515F">
        <w:rPr>
          <w:rFonts w:eastAsiaTheme="majorEastAsia"/>
          <w:color w:val="8DD873" w:themeColor="accent6" w:themeTint="99"/>
        </w:rPr>
        <w:t> </w:t>
      </w:r>
      <w:r w:rsidRPr="0051515F">
        <w:rPr>
          <w:color w:val="8DD873" w:themeColor="accent6" w:themeTint="99"/>
        </w:rPr>
        <w:t>leaves.</w:t>
      </w:r>
    </w:p>
    <w:p w14:paraId="24F3054D" w14:textId="250F4D3D" w:rsidR="00BB23B0" w:rsidRPr="0051515F" w:rsidRDefault="00BB23B0" w:rsidP="0051515F">
      <w:pPr>
        <w:spacing w:line="360" w:lineRule="auto"/>
        <w:rPr>
          <w:rFonts w:eastAsiaTheme="majorEastAsia"/>
          <w:color w:val="8DD873" w:themeColor="accent6" w:themeTint="99"/>
        </w:rPr>
      </w:pPr>
      <w:r w:rsidRPr="0051515F">
        <w:rPr>
          <w:color w:val="8DD873" w:themeColor="accent6" w:themeTint="99"/>
        </w:rPr>
        <w:t>Notice that our model has a branching, tree-like structure, where each question splits the data into two branches. Each branch can lead to additional questions, which have</w:t>
      </w:r>
      <w:r w:rsidRPr="0051515F">
        <w:rPr>
          <w:rFonts w:eastAsiaTheme="majorEastAsia"/>
          <w:color w:val="8DD873" w:themeColor="accent6" w:themeTint="99"/>
        </w:rPr>
        <w:t> </w:t>
      </w:r>
      <w:r w:rsidRPr="0051515F">
        <w:rPr>
          <w:color w:val="8DD873" w:themeColor="accent6" w:themeTint="99"/>
        </w:rPr>
        <w:t>branches of their own. The question parts of the tree are called</w:t>
      </w:r>
      <w:r w:rsidRPr="0051515F">
        <w:rPr>
          <w:rFonts w:eastAsiaTheme="majorEastAsia"/>
          <w:color w:val="8DD873" w:themeColor="accent6" w:themeTint="99"/>
        </w:rPr>
        <w:t> </w:t>
      </w:r>
      <w:r w:rsidRPr="0051515F">
        <w:rPr>
          <w:color w:val="8DD873" w:themeColor="accent6" w:themeTint="99"/>
        </w:rPr>
        <w:t>nodes, and the very first question/node is called the</w:t>
      </w:r>
      <w:r w:rsidRPr="0051515F">
        <w:rPr>
          <w:rFonts w:eastAsiaTheme="majorEastAsia"/>
          <w:color w:val="8DD873" w:themeColor="accent6" w:themeTint="99"/>
        </w:rPr>
        <w:t> </w:t>
      </w:r>
      <w:r w:rsidRPr="0051515F">
        <w:rPr>
          <w:color w:val="8DD873" w:themeColor="accent6" w:themeTint="99"/>
        </w:rPr>
        <w:t>root node. Nodes have one branch leading to them and two branches leading away from them. Nodes at the end of a series of questions are called</w:t>
      </w:r>
      <w:r w:rsidRPr="0051515F">
        <w:rPr>
          <w:rFonts w:eastAsiaTheme="majorEastAsia"/>
          <w:color w:val="8DD873" w:themeColor="accent6" w:themeTint="99"/>
        </w:rPr>
        <w:t> </w:t>
      </w:r>
      <w:r w:rsidRPr="0051515F">
        <w:rPr>
          <w:color w:val="8DD873" w:themeColor="accent6" w:themeTint="99"/>
        </w:rPr>
        <w:t>leaf nodes</w:t>
      </w:r>
      <w:r w:rsidRPr="0051515F">
        <w:rPr>
          <w:rFonts w:eastAsiaTheme="majorEastAsia"/>
          <w:color w:val="8DD873" w:themeColor="accent6" w:themeTint="99"/>
        </w:rPr>
        <w:t> </w:t>
      </w:r>
      <w:r w:rsidRPr="0051515F">
        <w:rPr>
          <w:color w:val="8DD873" w:themeColor="accent6" w:themeTint="99"/>
        </w:rPr>
        <w:t>or</w:t>
      </w:r>
      <w:r w:rsidRPr="0051515F">
        <w:rPr>
          <w:rFonts w:eastAsiaTheme="majorEastAsia"/>
          <w:color w:val="8DD873" w:themeColor="accent6" w:themeTint="99"/>
        </w:rPr>
        <w:t> </w:t>
      </w:r>
      <w:r w:rsidRPr="0051515F">
        <w:rPr>
          <w:color w:val="8DD873" w:themeColor="accent6" w:themeTint="99"/>
        </w:rPr>
        <w:t>leaves. Leaf nodes have a single branch leading to them but no branches leading away from them. When a case finds its way down the tree into a leaf node, it progresses no further and is classified as the majority class within that leaf.</w:t>
      </w:r>
      <w:r w:rsidRPr="0051515F">
        <w:rPr>
          <w:rFonts w:eastAsiaTheme="majorEastAsia"/>
          <w:color w:val="8DD873" w:themeColor="accent6" w:themeTint="99"/>
        </w:rPr>
        <w:t> </w:t>
      </w:r>
    </w:p>
    <w:p w14:paraId="7813A265" w14:textId="7F8F8DD7" w:rsidR="0051515F" w:rsidRPr="0051515F" w:rsidRDefault="0051515F" w:rsidP="0051515F">
      <w:pPr>
        <w:spacing w:line="360" w:lineRule="auto"/>
        <w:rPr>
          <w:color w:val="8DD873" w:themeColor="accent6" w:themeTint="99"/>
        </w:rPr>
      </w:pPr>
      <w:r w:rsidRPr="0051515F">
        <w:rPr>
          <w:color w:val="8DD873" w:themeColor="accent6" w:themeTint="99"/>
        </w:rPr>
        <w:t xml:space="preserve">At each stage of the tree-building process, the </w:t>
      </w:r>
      <w:proofErr w:type="spellStart"/>
      <w:r w:rsidRPr="0051515F">
        <w:rPr>
          <w:color w:val="8DD873" w:themeColor="accent6" w:themeTint="99"/>
        </w:rPr>
        <w:t>rpart</w:t>
      </w:r>
      <w:proofErr w:type="spellEnd"/>
      <w:r w:rsidRPr="0051515F">
        <w:rPr>
          <w:color w:val="8DD873" w:themeColor="accent6" w:themeTint="99"/>
        </w:rPr>
        <w:t xml:space="preserve"> algorithm considers </w:t>
      </w:r>
      <w:proofErr w:type="gramStart"/>
      <w:r w:rsidRPr="0051515F">
        <w:rPr>
          <w:color w:val="8DD873" w:themeColor="accent6" w:themeTint="99"/>
        </w:rPr>
        <w:t>all of</w:t>
      </w:r>
      <w:proofErr w:type="gramEnd"/>
      <w:r w:rsidRPr="0051515F">
        <w:rPr>
          <w:color w:val="8DD873" w:themeColor="accent6" w:themeTint="99"/>
        </w:rPr>
        <w:t xml:space="preserve"> the predictor variables and selects the predictor that does the best job of discriminating the classes. It starts at the root and then, at each branch, looks again for the next feature that will best discriminate the classes of the cases that took that branch. But how does </w:t>
      </w:r>
      <w:proofErr w:type="spellStart"/>
      <w:r w:rsidRPr="0051515F">
        <w:rPr>
          <w:color w:val="8DD873" w:themeColor="accent6" w:themeTint="99"/>
        </w:rPr>
        <w:t>rpart</w:t>
      </w:r>
      <w:proofErr w:type="spellEnd"/>
      <w:r w:rsidRPr="0051515F">
        <w:rPr>
          <w:color w:val="8DD873" w:themeColor="accent6" w:themeTint="99"/>
        </w:rPr>
        <w:t xml:space="preserve"> decide on the best feature at each split? This can be done a few different ways, and </w:t>
      </w:r>
      <w:proofErr w:type="spellStart"/>
      <w:r w:rsidRPr="0051515F">
        <w:rPr>
          <w:color w:val="8DD873" w:themeColor="accent6" w:themeTint="99"/>
        </w:rPr>
        <w:t>rpart</w:t>
      </w:r>
      <w:proofErr w:type="spellEnd"/>
      <w:r w:rsidRPr="0051515F">
        <w:rPr>
          <w:color w:val="8DD873" w:themeColor="accent6" w:themeTint="99"/>
        </w:rPr>
        <w:t xml:space="preserve"> offers two approaches: the difference in</w:t>
      </w:r>
      <w:r w:rsidRPr="0051515F">
        <w:rPr>
          <w:rFonts w:eastAsiaTheme="majorEastAsia"/>
          <w:color w:val="8DD873" w:themeColor="accent6" w:themeTint="99"/>
        </w:rPr>
        <w:t> </w:t>
      </w:r>
      <w:r w:rsidRPr="0051515F">
        <w:rPr>
          <w:color w:val="8DD873" w:themeColor="accent6" w:themeTint="99"/>
        </w:rPr>
        <w:t>entropy</w:t>
      </w:r>
      <w:r w:rsidRPr="0051515F">
        <w:rPr>
          <w:rFonts w:eastAsiaTheme="majorEastAsia"/>
          <w:color w:val="8DD873" w:themeColor="accent6" w:themeTint="99"/>
        </w:rPr>
        <w:t> </w:t>
      </w:r>
      <w:r w:rsidRPr="0051515F">
        <w:rPr>
          <w:color w:val="8DD873" w:themeColor="accent6" w:themeTint="99"/>
        </w:rPr>
        <w:t>(called the</w:t>
      </w:r>
      <w:r w:rsidRPr="0051515F">
        <w:rPr>
          <w:rFonts w:eastAsiaTheme="majorEastAsia"/>
          <w:color w:val="8DD873" w:themeColor="accent6" w:themeTint="99"/>
        </w:rPr>
        <w:t> </w:t>
      </w:r>
      <w:r w:rsidRPr="0051515F">
        <w:rPr>
          <w:color w:val="8DD873" w:themeColor="accent6" w:themeTint="99"/>
        </w:rPr>
        <w:t>information gain) and the difference in</w:t>
      </w:r>
      <w:r w:rsidRPr="0051515F">
        <w:rPr>
          <w:rFonts w:eastAsiaTheme="majorEastAsia"/>
          <w:color w:val="8DD873" w:themeColor="accent6" w:themeTint="99"/>
        </w:rPr>
        <w:t> </w:t>
      </w:r>
      <w:r w:rsidRPr="0051515F">
        <w:rPr>
          <w:color w:val="8DD873" w:themeColor="accent6" w:themeTint="99"/>
        </w:rPr>
        <w:t>Gini index</w:t>
      </w:r>
      <w:r w:rsidRPr="0051515F">
        <w:rPr>
          <w:rFonts w:eastAsiaTheme="majorEastAsia"/>
          <w:color w:val="8DD873" w:themeColor="accent6" w:themeTint="99"/>
        </w:rPr>
        <w:t> </w:t>
      </w:r>
      <w:r w:rsidRPr="0051515F">
        <w:rPr>
          <w:color w:val="8DD873" w:themeColor="accent6" w:themeTint="99"/>
        </w:rPr>
        <w:t>(called the</w:t>
      </w:r>
      <w:r w:rsidRPr="0051515F">
        <w:rPr>
          <w:rFonts w:eastAsiaTheme="majorEastAsia"/>
          <w:color w:val="8DD873" w:themeColor="accent6" w:themeTint="99"/>
        </w:rPr>
        <w:t> </w:t>
      </w:r>
      <w:r w:rsidRPr="0051515F">
        <w:rPr>
          <w:color w:val="8DD873" w:themeColor="accent6" w:themeTint="99"/>
        </w:rPr>
        <w:t>Gini gain).</w:t>
      </w:r>
    </w:p>
    <w:p w14:paraId="78DB7673" w14:textId="77777777" w:rsidR="0051515F" w:rsidRPr="0051515F" w:rsidRDefault="0051515F" w:rsidP="0051515F">
      <w:pPr>
        <w:spacing w:line="360" w:lineRule="auto"/>
        <w:rPr>
          <w:color w:val="8DD873" w:themeColor="accent6" w:themeTint="99"/>
        </w:rPr>
      </w:pPr>
      <w:r w:rsidRPr="0051515F">
        <w:rPr>
          <w:rFonts w:eastAsiaTheme="majorEastAsia"/>
          <w:color w:val="8DD873" w:themeColor="accent6" w:themeTint="99"/>
        </w:rPr>
        <w:t> </w:t>
      </w:r>
      <w:r w:rsidRPr="0051515F">
        <w:rPr>
          <w:color w:val="8DD873" w:themeColor="accent6" w:themeTint="99"/>
        </w:rPr>
        <w:t>Entropy and the Gini index are two ways of trying to measure the same thing:</w:t>
      </w:r>
      <w:r w:rsidRPr="0051515F">
        <w:rPr>
          <w:rFonts w:eastAsiaTheme="majorEastAsia"/>
          <w:color w:val="8DD873" w:themeColor="accent6" w:themeTint="99"/>
        </w:rPr>
        <w:t> </w:t>
      </w:r>
      <w:r w:rsidRPr="0051515F">
        <w:rPr>
          <w:color w:val="8DD873" w:themeColor="accent6" w:themeTint="99"/>
        </w:rPr>
        <w:t>impurity. Impurity is a measure of how heterogeneous the classes are within a node.</w:t>
      </w:r>
    </w:p>
    <w:tbl>
      <w:tblPr>
        <w:tblW w:w="5000" w:type="pct"/>
        <w:shd w:val="clear" w:color="auto" w:fill="FFFFFF"/>
        <w:tblCellMar>
          <w:top w:w="210" w:type="dxa"/>
          <w:left w:w="210" w:type="dxa"/>
          <w:bottom w:w="210" w:type="dxa"/>
          <w:right w:w="210" w:type="dxa"/>
        </w:tblCellMar>
        <w:tblLook w:val="04A0" w:firstRow="1" w:lastRow="0" w:firstColumn="1" w:lastColumn="0" w:noHBand="0" w:noVBand="1"/>
      </w:tblPr>
      <w:tblGrid>
        <w:gridCol w:w="9360"/>
      </w:tblGrid>
      <w:tr w:rsidR="0051515F" w:rsidRPr="0051515F" w14:paraId="64525B77" w14:textId="77777777" w:rsidTr="0051515F">
        <w:tc>
          <w:tcPr>
            <w:tcW w:w="0" w:type="auto"/>
            <w:tcBorders>
              <w:top w:val="nil"/>
              <w:left w:val="nil"/>
              <w:bottom w:val="nil"/>
              <w:right w:val="nil"/>
            </w:tcBorders>
            <w:shd w:val="clear" w:color="auto" w:fill="FFFFFF"/>
            <w:vAlign w:val="center"/>
            <w:hideMark/>
          </w:tcPr>
          <w:p w14:paraId="165C0C58" w14:textId="77777777" w:rsidR="0051515F" w:rsidRPr="0051515F" w:rsidRDefault="0051515F" w:rsidP="0051515F">
            <w:pPr>
              <w:spacing w:line="360" w:lineRule="auto"/>
              <w:rPr>
                <w:color w:val="8DD873" w:themeColor="accent6" w:themeTint="99"/>
              </w:rPr>
            </w:pPr>
          </w:p>
        </w:tc>
      </w:tr>
    </w:tbl>
    <w:p w14:paraId="468BD9B8" w14:textId="77777777" w:rsidR="0051515F" w:rsidRPr="0051515F" w:rsidRDefault="0051515F" w:rsidP="0051515F">
      <w:pPr>
        <w:spacing w:line="360" w:lineRule="auto"/>
        <w:rPr>
          <w:color w:val="8DD873" w:themeColor="accent6" w:themeTint="99"/>
        </w:rPr>
      </w:pPr>
      <w:r w:rsidRPr="0051515F">
        <w:rPr>
          <w:color w:val="8DD873" w:themeColor="accent6" w:themeTint="99"/>
        </w:rPr>
        <w:t>Note</w:t>
      </w:r>
    </w:p>
    <w:p w14:paraId="7E2C3A7C" w14:textId="77777777" w:rsidR="0051515F" w:rsidRPr="003506F0" w:rsidRDefault="0051515F" w:rsidP="003506F0">
      <w:pPr>
        <w:spacing w:line="360" w:lineRule="auto"/>
        <w:rPr>
          <w:color w:val="8DD873" w:themeColor="accent6" w:themeTint="99"/>
        </w:rPr>
      </w:pPr>
      <w:r w:rsidRPr="0051515F">
        <w:rPr>
          <w:color w:val="8DD873" w:themeColor="accent6" w:themeTint="99"/>
        </w:rPr>
        <w:t xml:space="preserve">If a </w:t>
      </w:r>
      <w:r w:rsidRPr="003506F0">
        <w:rPr>
          <w:color w:val="8DD873" w:themeColor="accent6" w:themeTint="99"/>
        </w:rPr>
        <w:t>node contains only a single class (which would make it a leaf), it would be said to be</w:t>
      </w:r>
      <w:r w:rsidRPr="003506F0">
        <w:rPr>
          <w:rFonts w:eastAsiaTheme="majorEastAsia"/>
          <w:color w:val="8DD873" w:themeColor="accent6" w:themeTint="99"/>
        </w:rPr>
        <w:t> </w:t>
      </w:r>
      <w:r w:rsidRPr="003506F0">
        <w:rPr>
          <w:color w:val="8DD873" w:themeColor="accent6" w:themeTint="99"/>
        </w:rPr>
        <w:t>pure.</w:t>
      </w:r>
    </w:p>
    <w:p w14:paraId="5C1E7872" w14:textId="3E8D9444" w:rsidR="0051515F" w:rsidRPr="003506F0" w:rsidRDefault="0051515F" w:rsidP="003506F0">
      <w:pPr>
        <w:spacing w:line="360" w:lineRule="auto"/>
        <w:rPr>
          <w:color w:val="8DD873" w:themeColor="accent6" w:themeTint="99"/>
        </w:rPr>
      </w:pPr>
      <w:r w:rsidRPr="003506F0">
        <w:rPr>
          <w:color w:val="8DD873" w:themeColor="accent6" w:themeTint="99"/>
        </w:rPr>
        <w:lastRenderedPageBreak/>
        <w:t>By estimating the impurity (with whichever method you choose) that would result from using each predictor variable for the next split, the algorithm can choose the feature that will result in the smallest impurity. Put another way, the algorithm chooses the feature that will result in subsequent nodes that are as homogeneous as possible.</w:t>
      </w:r>
    </w:p>
    <w:p w14:paraId="71492A64" w14:textId="49579CE8" w:rsidR="0051515F" w:rsidRPr="00E307B3" w:rsidRDefault="00E307B3" w:rsidP="007509D8">
      <w:pPr>
        <w:spacing w:line="360" w:lineRule="auto"/>
        <w:rPr>
          <w:rFonts w:eastAsiaTheme="minorHAnsi"/>
          <w:noProof/>
          <w:color w:val="45B0E1" w:themeColor="accent1" w:themeTint="99"/>
          <w14:ligatures w14:val="standardContextual"/>
        </w:rPr>
      </w:pPr>
      <w:r w:rsidRPr="00E307B3">
        <w:rPr>
          <w:rFonts w:eastAsiaTheme="minorHAnsi"/>
          <w:noProof/>
          <w:color w:val="45B0E1" w:themeColor="accent1" w:themeTint="99"/>
          <w14:ligatures w14:val="standardContextual"/>
        </w:rPr>
        <w:t>Gradient boosting is a powerful machine learning technique introduced by Friedman (2001). The technique was motivated as being a gradient descent method in function space, capable of fitting generic nonparametric predictive models. Gradient boosting has been particularly successful when applied to tree models, in which case it fits additive tree models. Friedman devised a special enhancement for this case (Friedman, 2001, 2002). We will refer to this method as MART (Multiple Additive Regression Trees), but it is also known as GBRT (Gradient Boosted Regression Trees) and GBM (Gradient Boosting Machine). More recently, a new tree boosting method has come to stage and quickly gained popularity. It goes by the name XGBoost (Chen and Guestrin, 2016), and while it is conceptually similar to Friedmans tree boosting method MART, it also differs in multiple ways.</w:t>
      </w:r>
    </w:p>
    <w:p w14:paraId="63E39B17" w14:textId="7B7F0FE3" w:rsidR="007509D8" w:rsidRDefault="007509D8" w:rsidP="00541CA3">
      <w:pPr>
        <w:pStyle w:val="Style3"/>
        <w:rPr>
          <w:rFonts w:eastAsiaTheme="minorHAnsi"/>
        </w:rPr>
      </w:pPr>
      <w:bookmarkStart w:id="28" w:name="_Toc192525381"/>
      <w:proofErr w:type="spellStart"/>
      <w:r>
        <w:rPr>
          <w:rFonts w:eastAsiaTheme="minorHAnsi"/>
        </w:rPr>
        <w:t>eXtreme</w:t>
      </w:r>
      <w:proofErr w:type="spellEnd"/>
      <w:r>
        <w:rPr>
          <w:rFonts w:eastAsiaTheme="minorHAnsi"/>
        </w:rPr>
        <w:t xml:space="preserve"> Gradient Boosting</w:t>
      </w:r>
      <w:bookmarkEnd w:id="28"/>
    </w:p>
    <w:p w14:paraId="5D61C116" w14:textId="77777777" w:rsidR="00E3624F" w:rsidRPr="00E3624F" w:rsidRDefault="00E3624F" w:rsidP="00E3624F">
      <w:pPr>
        <w:rPr>
          <w:rFonts w:eastAsiaTheme="minorHAnsi"/>
        </w:rPr>
      </w:pPr>
    </w:p>
    <w:p w14:paraId="0DE79C69" w14:textId="09C1ED17" w:rsidR="00E3624F" w:rsidRDefault="00E3624F" w:rsidP="00346646">
      <w:pPr>
        <w:spacing w:line="360" w:lineRule="auto"/>
      </w:pPr>
      <w:r>
        <w:rPr>
          <w:rFonts w:eastAsiaTheme="minorHAnsi"/>
          <w:noProof/>
          <w14:ligatures w14:val="standardContextual"/>
        </w:rPr>
        <w:drawing>
          <wp:inline distT="0" distB="0" distL="0" distR="0" wp14:anchorId="6FB12F65" wp14:editId="645A1F5C">
            <wp:extent cx="5943600" cy="1574800"/>
            <wp:effectExtent l="0" t="0" r="0" b="0"/>
            <wp:docPr id="1414358620"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358620" name="Picture 1" descr="A diagram of a flowchart&#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943600" cy="1574800"/>
                    </a:xfrm>
                    <a:prstGeom prst="rect">
                      <a:avLst/>
                    </a:prstGeom>
                  </pic:spPr>
                </pic:pic>
              </a:graphicData>
            </a:graphic>
          </wp:inline>
        </w:drawing>
      </w:r>
    </w:p>
    <w:p w14:paraId="33256D7C" w14:textId="77777777" w:rsidR="007519F6" w:rsidRDefault="007519F6" w:rsidP="00346646">
      <w:pPr>
        <w:spacing w:line="360" w:lineRule="auto"/>
      </w:pPr>
    </w:p>
    <w:p w14:paraId="170CB8D5" w14:textId="77777777" w:rsidR="00CE31A2" w:rsidRDefault="008313E5" w:rsidP="00577607">
      <w:pPr>
        <w:spacing w:line="360" w:lineRule="auto"/>
      </w:pPr>
      <w:commentRangeStart w:id="29"/>
      <w:commentRangeStart w:id="30"/>
      <w:r>
        <w:t xml:space="preserve">Gradient </w:t>
      </w:r>
      <w:r w:rsidR="008511C9">
        <w:t xml:space="preserve">tree </w:t>
      </w:r>
      <w:r>
        <w:t>boosting</w:t>
      </w:r>
      <w:r w:rsidRPr="008313E5">
        <w:t xml:space="preserve"> </w:t>
      </w:r>
      <w:commentRangeEnd w:id="29"/>
      <w:r w:rsidR="00CE31A2">
        <w:rPr>
          <w:rStyle w:val="CommentReference"/>
        </w:rPr>
        <w:commentReference w:id="29"/>
      </w:r>
      <w:commentRangeEnd w:id="30"/>
      <w:r w:rsidR="0013016E">
        <w:rPr>
          <w:rStyle w:val="CommentReference"/>
        </w:rPr>
        <w:commentReference w:id="30"/>
      </w:r>
      <w:r w:rsidRPr="008313E5">
        <w:t xml:space="preserve">is </w:t>
      </w:r>
      <w:r w:rsidR="002B0C5B">
        <w:t xml:space="preserve">a </w:t>
      </w:r>
      <w:r w:rsidR="005705FA">
        <w:t>tree-based model</w:t>
      </w:r>
      <w:r w:rsidRPr="008313E5">
        <w:t xml:space="preserve"> </w:t>
      </w:r>
      <w:r w:rsidR="005705FA">
        <w:t xml:space="preserve">widely </w:t>
      </w:r>
      <w:r w:rsidRPr="008313E5">
        <w:t>used for predictive modeling tasks</w:t>
      </w:r>
      <w:r w:rsidR="00346646">
        <w:t>. The</w:t>
      </w:r>
      <w:r w:rsidRPr="008313E5">
        <w:t xml:space="preserve"> objective is to determine a function (F(x)) that maps input variables (x</w:t>
      </w:r>
      <w:proofErr w:type="gramStart"/>
      <w:r w:rsidRPr="008313E5">
        <w:t>={</w:t>
      </w:r>
      <w:proofErr w:type="gramEnd"/>
      <w:r w:rsidRPr="008313E5">
        <w:t xml:space="preserve">x_1, ..., </w:t>
      </w:r>
      <w:proofErr w:type="spellStart"/>
      <w:r w:rsidRPr="008313E5">
        <w:t>x_n</w:t>
      </w:r>
      <w:proofErr w:type="spellEnd"/>
      <w:r w:rsidRPr="008313E5">
        <w:t xml:space="preserve">}) to an </w:t>
      </w:r>
      <w:commentRangeStart w:id="31"/>
      <w:r w:rsidRPr="008313E5">
        <w:t xml:space="preserve">output variable </w:t>
      </w:r>
      <w:commentRangeEnd w:id="31"/>
      <w:r w:rsidR="0013016E">
        <w:rPr>
          <w:rStyle w:val="CommentReference"/>
        </w:rPr>
        <w:commentReference w:id="31"/>
      </w:r>
      <w:r w:rsidRPr="008313E5">
        <w:t xml:space="preserve">(y). This is done by minimizing a specified </w:t>
      </w:r>
      <w:commentRangeStart w:id="32"/>
      <w:r w:rsidRPr="008313E5">
        <w:t>loss function</w:t>
      </w:r>
      <w:commentRangeEnd w:id="32"/>
      <w:r w:rsidR="0013016E">
        <w:rPr>
          <w:rStyle w:val="CommentReference"/>
        </w:rPr>
        <w:commentReference w:id="32"/>
      </w:r>
      <w:r w:rsidRPr="008313E5">
        <w:t xml:space="preserve"> (L(</w:t>
      </w:r>
      <w:proofErr w:type="spellStart"/>
      <w:r w:rsidRPr="008313E5">
        <w:t>y,F</w:t>
      </w:r>
      <w:proofErr w:type="spellEnd"/>
      <w:r w:rsidRPr="008313E5">
        <w:t>(x))) to achieve the</w:t>
      </w:r>
      <w:r w:rsidR="00ED3E68">
        <w:t xml:space="preserve"> most accurate</w:t>
      </w:r>
      <w:r w:rsidRPr="008313E5">
        <w:t xml:space="preserve"> </w:t>
      </w:r>
      <w:commentRangeStart w:id="33"/>
      <w:r w:rsidRPr="008313E5">
        <w:t xml:space="preserve">approximation of the function mapping </w:t>
      </w:r>
      <w:commentRangeEnd w:id="33"/>
      <w:r w:rsidR="0013016E">
        <w:rPr>
          <w:rStyle w:val="CommentReference"/>
        </w:rPr>
        <w:commentReference w:id="33"/>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ED3E68">
        <w:t>.</w:t>
      </w:r>
      <w:r w:rsidR="008511C9" w:rsidRPr="00ED3E68">
        <w:t xml:space="preserve"> </w:t>
      </w:r>
      <w:r w:rsidR="00CE31A2" w:rsidRPr="00ED3E68">
        <w:t xml:space="preserve">As an ensemble learning technique, it enhances prediction accuracy by </w:t>
      </w:r>
      <w:commentRangeStart w:id="34"/>
      <w:r w:rsidR="00CE31A2" w:rsidRPr="00ED3E68">
        <w:t>aggregating multiple weak learners.</w:t>
      </w:r>
      <w:r w:rsidR="00CE31A2">
        <w:t xml:space="preserve"> </w:t>
      </w:r>
      <w:commentRangeEnd w:id="34"/>
      <w:r w:rsidR="0013016E">
        <w:rPr>
          <w:rStyle w:val="CommentReference"/>
        </w:rPr>
        <w:commentReference w:id="34"/>
      </w:r>
      <w:r w:rsidR="00CE31A2">
        <w:t>B</w:t>
      </w:r>
      <w:r w:rsidR="00CE31A2" w:rsidRPr="00F41CE1">
        <w:t>oosting constructs trees sequentially, where each tree utilizes information from trees built previously</w:t>
      </w:r>
      <w:r w:rsidR="00CE31A2">
        <w:t xml:space="preserve"> </w:t>
      </w:r>
      <w:r w:rsidR="00CE31A2">
        <w:fldChar w:fldCharType="begin"/>
      </w:r>
      <w:r w:rsidR="00CE31A2">
        <w:instrText xml:space="preserve"> ADDIN ZOTERO_ITEM CSL_CITATION {"citationID":"X7PgYFIs","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CE31A2">
        <w:fldChar w:fldCharType="separate"/>
      </w:r>
      <w:r w:rsidR="00CE31A2">
        <w:rPr>
          <w:noProof/>
        </w:rPr>
        <w:t>(James et al., 2021)</w:t>
      </w:r>
      <w:r w:rsidR="00CE31A2">
        <w:fldChar w:fldCharType="end"/>
      </w:r>
      <w:r w:rsidR="00CE31A2" w:rsidRPr="00F41CE1">
        <w:t xml:space="preserve">. In the regression setting, </w:t>
      </w:r>
      <w:r w:rsidR="00CE31A2" w:rsidRPr="00577607">
        <w:t xml:space="preserve">boosting incrementally refines the </w:t>
      </w:r>
      <w:r w:rsidR="00CE31A2" w:rsidRPr="00577607">
        <w:lastRenderedPageBreak/>
        <w:t>model by fitting trees to the residuals rather than directly to the response variable. Small trees are used to target residuals, gradually improving areas where the model performs poorly.</w:t>
      </w:r>
      <w:r w:rsidR="00CE31A2">
        <w:t xml:space="preserve"> </w:t>
      </w:r>
    </w:p>
    <w:p w14:paraId="48484AA3" w14:textId="3A6C4949" w:rsidR="00B35E28" w:rsidRDefault="00B35E28" w:rsidP="00CE31A2">
      <w:pPr>
        <w:spacing w:line="360" w:lineRule="auto"/>
        <w:ind w:firstLine="720"/>
      </w:pPr>
      <w:proofErr w:type="spellStart"/>
      <w:r w:rsidRPr="00ED3E68">
        <w:t>XGBoost</w:t>
      </w:r>
      <w:proofErr w:type="spellEnd"/>
      <w:r w:rsidR="005705FA">
        <w:t xml:space="preserve"> is</w:t>
      </w:r>
      <w:r w:rsidRPr="00ED3E68">
        <w:t xml:space="preserve"> a</w:t>
      </w:r>
      <w:r w:rsidR="005705FA">
        <w:t xml:space="preserve">n </w:t>
      </w:r>
      <w:r w:rsidRPr="00ED3E68">
        <w:t>implementation of gradient boosting</w:t>
      </w:r>
      <w:r w:rsidR="002B0C5B">
        <w:t>,</w:t>
      </w:r>
      <w:r w:rsidR="005705FA">
        <w:t xml:space="preserve"> which </w:t>
      </w:r>
      <w:r w:rsidRPr="00ED3E68">
        <w:t>frames the boosting challenge as an optimization problem</w:t>
      </w:r>
      <w:r>
        <w:t xml:space="preserve"> </w:t>
      </w:r>
      <w:r>
        <w:fldChar w:fldCharType="begin"/>
      </w:r>
      <w:r>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fldChar w:fldCharType="separate"/>
      </w:r>
      <w:r>
        <w:rPr>
          <w:noProof/>
        </w:rPr>
        <w:t>(Ren et al., 2019)</w:t>
      </w:r>
      <w:r>
        <w:fldChar w:fldCharType="end"/>
      </w:r>
      <w:r w:rsidRPr="00ED3E68">
        <w:t xml:space="preserve">. </w:t>
      </w:r>
      <w:r w:rsidR="00577607" w:rsidRPr="00577607">
        <w:t xml:space="preserve">When using </w:t>
      </w:r>
      <w:proofErr w:type="spellStart"/>
      <w:r w:rsidR="00577607" w:rsidRPr="00577607">
        <w:t>XGBoost</w:t>
      </w:r>
      <w:proofErr w:type="spellEnd"/>
      <w:r w:rsidR="00577607" w:rsidRPr="00577607">
        <w:t xml:space="preserve">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C02322">
        <w:rPr>
          <w:noProof/>
        </w:rPr>
        <w:t>(XGBoost Developers, 2022)</w:t>
      </w:r>
      <w:r w:rsidR="00C02322">
        <w:fldChar w:fldCharType="end"/>
      </w:r>
      <w:r w:rsidR="00577607" w:rsidRPr="00577607">
        <w:t xml:space="preserve">. It's important to note </w:t>
      </w:r>
      <w:r w:rsidR="00577607" w:rsidRPr="0031455B">
        <w:t>that this overview is</w:t>
      </w:r>
      <w:r w:rsidR="002B0C5B">
        <w:t xml:space="preserve"> not</w:t>
      </w:r>
      <w:r w:rsidR="00577607" w:rsidRPr="0031455B">
        <w:t xml:space="preserve"> exhaustive of all tuning parameters available in </w:t>
      </w:r>
      <w:proofErr w:type="spellStart"/>
      <w:r w:rsidR="00577607" w:rsidRPr="0031455B">
        <w:t>XGBoost</w:t>
      </w:r>
      <w:proofErr w:type="spellEnd"/>
      <w:r w:rsidR="00577607" w:rsidRPr="0031455B">
        <w:t xml:space="preserve">; rather, </w:t>
      </w:r>
      <w:r w:rsidR="002B0C5B">
        <w:t>it is</w:t>
      </w:r>
      <w:r w:rsidR="00577607" w:rsidRPr="0031455B">
        <w:t xml:space="preserve"> a </w:t>
      </w:r>
      <w:r w:rsidR="00CE31A2">
        <w:t>short</w:t>
      </w:r>
      <w:commentRangeStart w:id="35"/>
      <w:commentRangeStart w:id="36"/>
      <w:r w:rsidR="00577607" w:rsidRPr="0031455B">
        <w:t xml:space="preserve"> summary of some of the most impactful parameters to consider when optimizing regression model</w:t>
      </w:r>
      <w:r w:rsidR="00C02322">
        <w:t>s.</w:t>
      </w:r>
      <w:r w:rsidR="0031455B">
        <w:t xml:space="preserve"> </w:t>
      </w:r>
      <w:commentRangeEnd w:id="35"/>
      <w:r w:rsidR="0031455B">
        <w:rPr>
          <w:rStyle w:val="CommentReference"/>
        </w:rPr>
        <w:commentReference w:id="35"/>
      </w:r>
      <w:commentRangeEnd w:id="36"/>
      <w:r w:rsidR="0013016E">
        <w:rPr>
          <w:rStyle w:val="CommentReference"/>
        </w:rPr>
        <w:commentReference w:id="36"/>
      </w:r>
      <w:r w:rsidR="0031455B" w:rsidRPr="0031455B">
        <w:t xml:space="preserve">The learning rate, or eta, determines how quickly the model learns patterns, with smaller values allowing for more cautious learning to reduce overconfidence and potential overfitting. </w:t>
      </w:r>
      <w:proofErr w:type="spellStart"/>
      <w:r w:rsidR="0031455B" w:rsidRPr="0031455B">
        <w:t>Max_depth</w:t>
      </w:r>
      <w:proofErr w:type="spellEnd"/>
      <w:r w:rsidR="0031455B" w:rsidRPr="0031455B">
        <w:t xml:space="preserve"> sets how complex each decision tree can be by limiting the number of splits, with deeper trees capturing more intricate patterns but risking overfitting. </w:t>
      </w:r>
      <w:proofErr w:type="spellStart"/>
      <w:r w:rsidR="0031455B" w:rsidRPr="0031455B">
        <w:t>Min_child_weight</w:t>
      </w:r>
      <w:proofErr w:type="spellEnd"/>
      <w:r w:rsidR="0031455B" w:rsidRPr="0031455B">
        <w:t xml:space="preserve"> requires a certain amount of data in a leaf node before further splitting, promoting simpler, less complex trees. </w:t>
      </w:r>
      <w:proofErr w:type="spellStart"/>
      <w:r w:rsidR="0031455B" w:rsidRPr="0031455B">
        <w:t>Colsample_bytree</w:t>
      </w:r>
      <w:proofErr w:type="spellEnd"/>
      <w:r w:rsidR="0031455B" w:rsidRPr="0031455B">
        <w:t xml:space="preserve"> decides how many features the model considers when building each tree, allowing for randomness that can enhance generalization. Gamma establishes the required improvement for a split to occur, encouraging simpler models by preventing unnecessary splits. Finally, subsample controls the fraction of the training data used per tree, adding variability and reducing overfitting by preventing the model from relying too heavily on specific data subsets. Together, these parameters help balance the model's ability to learn complex patterns with its ability to generalize well to new, unseen data.</w:t>
      </w:r>
    </w:p>
    <w:p w14:paraId="65A9A88C" w14:textId="569C19B5" w:rsidR="00F41CE1" w:rsidRDefault="002B0C5B" w:rsidP="002B0C5B">
      <w:pPr>
        <w:spacing w:line="360" w:lineRule="auto"/>
        <w:ind w:firstLine="720"/>
      </w:pPr>
      <w:proofErr w:type="spellStart"/>
      <w:r w:rsidRPr="002B0C5B">
        <w:t>XGBoost</w:t>
      </w:r>
      <w:proofErr w:type="spellEnd"/>
      <w:r w:rsidRPr="002B0C5B">
        <w:t xml:space="preserve"> can model complex interactions within datasets, providing a robust framework for integrating diverse data types, such as neuroimaging data with behavioral and demographic variables.</w:t>
      </w:r>
    </w:p>
    <w:p w14:paraId="4FA07800" w14:textId="77777777" w:rsidR="002B0C5B" w:rsidRPr="008511C9" w:rsidRDefault="002B0C5B" w:rsidP="002B0C5B">
      <w:pPr>
        <w:spacing w:line="360" w:lineRule="auto"/>
        <w:ind w:firstLine="720"/>
      </w:pPr>
    </w:p>
    <w:p w14:paraId="5CF37603" w14:textId="28D668C8" w:rsidR="009C1375" w:rsidRPr="009C1375" w:rsidRDefault="008D1DCE" w:rsidP="00346646">
      <w:pPr>
        <w:pStyle w:val="Style2"/>
        <w:spacing w:line="360" w:lineRule="auto"/>
      </w:pPr>
      <w:bookmarkStart w:id="37" w:name="_Toc192525382"/>
      <w:r w:rsidRPr="00207F5F">
        <w:t xml:space="preserve">The present </w:t>
      </w:r>
      <w:r w:rsidRPr="00195A4B">
        <w:t>study</w:t>
      </w:r>
      <w:r w:rsidR="00346646">
        <w:t xml:space="preserve"> (?)</w:t>
      </w:r>
      <w:bookmarkEnd w:id="37"/>
    </w:p>
    <w:p w14:paraId="331B671D" w14:textId="2900583F" w:rsidR="00346646" w:rsidRPr="00346646" w:rsidRDefault="00346646" w:rsidP="00346646">
      <w:pPr>
        <w:spacing w:line="360" w:lineRule="auto"/>
      </w:pPr>
      <w:r w:rsidRPr="00346646">
        <w:t xml:space="preserve">Despite advances in neuroimaging that emphasize the potential of structural MRI to uncover neurobiological correlates of OCD, discrepancies between parental and self-reports of OCD symptoms remain a significant challenge. Traditional diagnostic methods often overlook critical nuances in symptom severity and informant variability. </w:t>
      </w:r>
      <w:r w:rsidR="008F439F" w:rsidRPr="00346646">
        <w:t>Considering</w:t>
      </w:r>
      <w:r w:rsidRPr="00346646">
        <w:t xml:space="preserve"> these challenges, this study aims to address the research question: "To what extent does structural brain data explain the variation in OCD symptoms as reported by youths versus their parents?" </w:t>
      </w:r>
      <w:r w:rsidR="002B0C5B" w:rsidRPr="002B0C5B">
        <w:t xml:space="preserve">The study will use the </w:t>
      </w:r>
      <w:r w:rsidR="002B0C5B" w:rsidRPr="002B0C5B">
        <w:lastRenderedPageBreak/>
        <w:t xml:space="preserve">ABCD dataset to explore whether the machine learning model </w:t>
      </w:r>
      <w:proofErr w:type="spellStart"/>
      <w:r w:rsidR="002B0C5B" w:rsidRPr="002B0C5B">
        <w:t>XGBoost</w:t>
      </w:r>
      <w:proofErr w:type="spellEnd"/>
      <w:r w:rsidR="002B0C5B" w:rsidRPr="002B0C5B">
        <w:t xml:space="preserve"> can detect established patterns of informant discrepancies commonly observed in psychiatric assessments.</w:t>
      </w:r>
    </w:p>
    <w:p w14:paraId="14944ADC" w14:textId="766EBD8E" w:rsidR="00195A4B" w:rsidRDefault="00A31557" w:rsidP="00346646">
      <w:pPr>
        <w:pStyle w:val="Style3"/>
        <w:spacing w:line="360" w:lineRule="auto"/>
      </w:pPr>
      <w:bookmarkStart w:id="38" w:name="_Toc192525383"/>
      <w:r w:rsidRPr="00207F5F">
        <w:t>Research</w:t>
      </w:r>
      <w:r w:rsidR="00863E57" w:rsidRPr="00207F5F">
        <w:t xml:space="preserve"> question</w:t>
      </w:r>
      <w:bookmarkEnd w:id="38"/>
    </w:p>
    <w:p w14:paraId="1775C4B0" w14:textId="70E2C29F" w:rsidR="0072533D" w:rsidRDefault="00F83F79" w:rsidP="00346646">
      <w:pPr>
        <w:spacing w:line="360" w:lineRule="auto"/>
        <w:rPr>
          <w:rFonts w:eastAsiaTheme="majorEastAsia"/>
        </w:rPr>
      </w:pPr>
      <w:r>
        <w:rPr>
          <w:rFonts w:eastAsiaTheme="majorEastAsia"/>
        </w:rPr>
        <w:t xml:space="preserve">Focus on exploratory model: </w:t>
      </w:r>
      <w:r w:rsidR="0072533D" w:rsidRPr="00207F5F">
        <w:rPr>
          <w:rFonts w:eastAsiaTheme="majorEastAsia"/>
        </w:rPr>
        <w:t xml:space="preserve">To what extent does structural brain </w:t>
      </w:r>
      <w:r w:rsidR="0072533D" w:rsidRPr="005F6551">
        <w:rPr>
          <w:rFonts w:eastAsiaTheme="majorEastAsia"/>
        </w:rPr>
        <w:t>data explain</w:t>
      </w:r>
      <w:r w:rsidR="0072533D" w:rsidRPr="00207F5F">
        <w:rPr>
          <w:rFonts w:eastAsiaTheme="majorEastAsia"/>
        </w:rPr>
        <w:t xml:space="preserve"> the variation in </w:t>
      </w:r>
      <w:r w:rsidR="005F6551">
        <w:rPr>
          <w:rFonts w:eastAsiaTheme="majorEastAsia"/>
        </w:rPr>
        <w:t xml:space="preserve">OCD </w:t>
      </w:r>
      <w:r w:rsidR="0072533D" w:rsidRPr="00207F5F">
        <w:rPr>
          <w:rFonts w:eastAsiaTheme="majorEastAsia"/>
        </w:rPr>
        <w:t>symptoms as reported by youths versus their parents?</w:t>
      </w:r>
    </w:p>
    <w:p w14:paraId="4FE2ACB9" w14:textId="6198B97F" w:rsidR="00F83F79" w:rsidRPr="00F83F79" w:rsidRDefault="00F83F79" w:rsidP="00F83F79">
      <w:pPr>
        <w:rPr>
          <w:rFonts w:eastAsiaTheme="majorEastAsia"/>
        </w:rPr>
      </w:pPr>
      <w:r>
        <w:t xml:space="preserve">Focus on predictive model: </w:t>
      </w:r>
      <w:r w:rsidRPr="00F83F79">
        <w:t>Can structural brain data be used to predict the level of OCD symptoms reported by youths and parents?</w:t>
      </w:r>
    </w:p>
    <w:p w14:paraId="6FF2836B" w14:textId="017EA824" w:rsidR="008D1DCE" w:rsidRPr="00207F5F" w:rsidRDefault="008D1DCE" w:rsidP="00346646">
      <w:pPr>
        <w:pStyle w:val="Style3"/>
        <w:spacing w:line="360" w:lineRule="auto"/>
      </w:pPr>
      <w:bookmarkStart w:id="39" w:name="_Toc192525384"/>
      <w:r w:rsidRPr="00207F5F">
        <w:t>Hypothesis</w:t>
      </w:r>
      <w:bookmarkEnd w:id="39"/>
    </w:p>
    <w:p w14:paraId="410907FA" w14:textId="4D90F174" w:rsidR="00201BF6" w:rsidRPr="00207F5F" w:rsidRDefault="002B0C5B" w:rsidP="00346646">
      <w:pPr>
        <w:spacing w:line="360" w:lineRule="auto"/>
        <w:rPr>
          <w:rFonts w:eastAsiaTheme="majorEastAsia"/>
          <w:color w:val="000000" w:themeColor="text1"/>
        </w:rPr>
      </w:pPr>
      <w:r w:rsidRPr="002B0C5B">
        <w:rPr>
          <w:rFonts w:eastAsiaTheme="majorEastAsia"/>
          <w:color w:val="000000" w:themeColor="text1"/>
        </w:rPr>
        <w:t xml:space="preserve">There will be a significant difference in the prediction accuracy of structural brain data between self-reported and parent-reported OCD symptoms in adolescents with OCD, </w:t>
      </w:r>
      <w:commentRangeStart w:id="40"/>
      <w:r w:rsidRPr="002B0C5B">
        <w:rPr>
          <w:rFonts w:eastAsiaTheme="majorEastAsia"/>
          <w:color w:val="000000" w:themeColor="text1"/>
        </w:rPr>
        <w:t>with an expectation of higher accuracy for self-reported symptoms for the internalizing dimension and higher accuracy for parent-reported symptoms for the externalizing dimension.</w:t>
      </w:r>
      <w:commentRangeEnd w:id="40"/>
      <w:r w:rsidR="0013016E">
        <w:rPr>
          <w:rStyle w:val="CommentReference"/>
        </w:rPr>
        <w:commentReference w:id="40"/>
      </w:r>
    </w:p>
    <w:p w14:paraId="7874FA49" w14:textId="3055FCA3" w:rsidR="008D1DCE" w:rsidRDefault="008D1DCE" w:rsidP="00346646">
      <w:pPr>
        <w:pStyle w:val="Style1"/>
      </w:pPr>
      <w:bookmarkStart w:id="41" w:name="_Toc192525385"/>
      <w:r w:rsidRPr="00195A4B">
        <w:t>Methods</w:t>
      </w:r>
      <w:bookmarkEnd w:id="41"/>
    </w:p>
    <w:p w14:paraId="4395E2C6" w14:textId="456140E9" w:rsidR="00E95E86" w:rsidRPr="00201BF6" w:rsidRDefault="002A68E0" w:rsidP="00346646">
      <w:pPr>
        <w:pStyle w:val="Style2"/>
        <w:spacing w:line="360" w:lineRule="auto"/>
      </w:pPr>
      <w:bookmarkStart w:id="42" w:name="_Toc192525386"/>
      <w:r>
        <w:t>Data Source and Collection Procedures</w:t>
      </w:r>
      <w:bookmarkEnd w:id="42"/>
    </w:p>
    <w:p w14:paraId="6865D053" w14:textId="14287778" w:rsidR="002A68E0" w:rsidRDefault="00820317" w:rsidP="002A68E0">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rsidR="00F30FA9">
        <w:t xml:space="preserve">is a </w:t>
      </w:r>
      <w:r w:rsidR="00346646" w:rsidRPr="00346646">
        <w:t>comprehensive decade-long research initiative in the United States</w:t>
      </w:r>
      <w:r w:rsidR="00201BF6" w:rsidRPr="00346646">
        <w:t>,</w:t>
      </w:r>
      <w:r w:rsidRPr="00346646">
        <w:t xml:space="preserve"> tracking</w:t>
      </w:r>
      <w:r w:rsidRPr="00B81AF5">
        <w:rPr>
          <w:color w:val="000000" w:themeColor="text1"/>
        </w:rPr>
        <w:t xml:space="preserve"> children from ages 9-10 through late adolescence and </w:t>
      </w:r>
      <w:r w:rsidR="00346646">
        <w:rPr>
          <w:color w:val="000000" w:themeColor="text1"/>
        </w:rPr>
        <w:t xml:space="preserve">into </w:t>
      </w:r>
      <w:r w:rsidRPr="00B81AF5">
        <w:rPr>
          <w:color w:val="000000" w:themeColor="text1"/>
        </w:rPr>
        <w:t xml:space="preserve">early adulthood. </w:t>
      </w:r>
      <w:r w:rsidR="00346646">
        <w:rPr>
          <w:color w:val="000000" w:themeColor="text1"/>
        </w:rPr>
        <w:t>It</w:t>
      </w:r>
      <w:r w:rsidRPr="00B81AF5">
        <w:rPr>
          <w:color w:val="000000" w:themeColor="text1"/>
        </w:rPr>
        <w:t xml:space="preserve">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environmental factors influencing health and risk factors for physical and mental health </w:t>
      </w:r>
      <w:r w:rsidR="003A5DF6">
        <w:rPr>
          <w:color w:val="000000" w:themeColor="text1"/>
        </w:rPr>
        <w:t>problem</w:t>
      </w:r>
      <w:r w:rsidR="00F30FA9">
        <w:rPr>
          <w:color w:val="000000" w:themeColor="text1"/>
        </w:rPr>
        <w:t>s during adolescence</w:t>
      </w:r>
      <w:r w:rsidRPr="00B81AF5">
        <w:rPr>
          <w:color w:val="000000" w:themeColor="text1"/>
        </w:rPr>
        <w:t xml:space="preserve">. </w:t>
      </w:r>
      <w:r w:rsidR="003A5DF6">
        <w:rPr>
          <w:color w:val="000000" w:themeColor="text1"/>
        </w:rPr>
        <w:t>The study</w:t>
      </w:r>
      <w:r w:rsidRPr="00B81AF5">
        <w:rPr>
          <w:color w:val="000000" w:themeColor="text1"/>
        </w:rPr>
        <w:t xml:space="preserve"> includes 12,000 children at baseline, recruited from 21 research sites across the United States (Karcher &amp; Barch, 2021). To ensure the cohort is diverse and representative, the ABCD Study employs a multi-stage probability sampling technique, along with weighting methods and stratified sampling within specific regions to minimize selection bias.</w:t>
      </w:r>
    </w:p>
    <w:p w14:paraId="6769901E" w14:textId="77777777" w:rsidR="008D1DCE" w:rsidRDefault="008D1DCE" w:rsidP="00AE2257">
      <w:pPr>
        <w:pStyle w:val="Style2"/>
      </w:pPr>
      <w:bookmarkStart w:id="43" w:name="_Toc192525387"/>
      <w:r w:rsidRPr="00207F5F">
        <w:t>Data acquisition</w:t>
      </w:r>
      <w:bookmarkEnd w:id="43"/>
    </w:p>
    <w:p w14:paraId="44C2D85E" w14:textId="14BCC7F8" w:rsidR="00F93A47" w:rsidRDefault="002A68E0" w:rsidP="00CD2BE5">
      <w:pPr>
        <w:pStyle w:val="Style3"/>
      </w:pPr>
      <w:bookmarkStart w:id="44" w:name="_Toc192525388"/>
      <w:r>
        <w:t>Questionaries</w:t>
      </w:r>
      <w:bookmarkEnd w:id="44"/>
      <w:r>
        <w:t xml:space="preserve"> </w:t>
      </w:r>
    </w:p>
    <w:p w14:paraId="4B847864" w14:textId="03B56155" w:rsidR="00E27AFF" w:rsidRDefault="00CD2BE5" w:rsidP="00541CA3">
      <w:pPr>
        <w:pStyle w:val="Style4"/>
      </w:pPr>
      <w:bookmarkStart w:id="45" w:name="_Toc192525389"/>
      <w:r>
        <w:t>Kiddie Affective</w:t>
      </w:r>
      <w:bookmarkEnd w:id="45"/>
      <w:r>
        <w:t xml:space="preserve"> </w:t>
      </w:r>
    </w:p>
    <w:p w14:paraId="6CD89864" w14:textId="3AE82896" w:rsidR="00CD2BE5" w:rsidRPr="00E27AFF" w:rsidRDefault="00CD2BE5" w:rsidP="00CD2BE5">
      <w:r>
        <w:t>Demographic variables</w:t>
      </w:r>
    </w:p>
    <w:p w14:paraId="364ED0A1" w14:textId="77777777" w:rsidR="00E27AFF" w:rsidRPr="00CD2BE5" w:rsidRDefault="00E27AFF" w:rsidP="00CD2BE5">
      <w:pPr>
        <w:pStyle w:val="Style4"/>
      </w:pPr>
    </w:p>
    <w:p w14:paraId="7F2F54AC" w14:textId="77777777" w:rsidR="00B94DB5" w:rsidRDefault="00F93A47" w:rsidP="00541CA3">
      <w:pPr>
        <w:pStyle w:val="Style4"/>
      </w:pPr>
      <w:bookmarkStart w:id="46" w:name="_Toc192525390"/>
      <w:r w:rsidRPr="00CD2BE5">
        <w:t xml:space="preserve">Achenbach System </w:t>
      </w:r>
      <w:r w:rsidRPr="00541CA3">
        <w:t>and</w:t>
      </w:r>
      <w:r w:rsidRPr="00CD2BE5">
        <w:t xml:space="preserve"> Empirically Based Assessment </w:t>
      </w:r>
      <w:r w:rsidR="00CD2BE5">
        <w:t>(</w:t>
      </w:r>
      <w:r w:rsidR="00CD2BE5" w:rsidRPr="00CD2BE5">
        <w:t>ASEBA</w:t>
      </w:r>
      <w:r w:rsidR="00CD2BE5">
        <w:t>)</w:t>
      </w:r>
      <w:bookmarkEnd w:id="46"/>
    </w:p>
    <w:p w14:paraId="36C03CA3" w14:textId="3E98B572" w:rsidR="00B94DB5" w:rsidRPr="00B94DB5" w:rsidRDefault="006623E6" w:rsidP="00B94DB5">
      <w:pPr>
        <w:pStyle w:val="Style5"/>
      </w:pPr>
      <w:r w:rsidRPr="003867A7">
        <w:t>Child Behavior Checklist (CBCL)</w:t>
      </w:r>
      <w:r w:rsidR="00B94DB5">
        <w:t>.</w:t>
      </w:r>
    </w:p>
    <w:p w14:paraId="19E9EED5" w14:textId="22C2B5A4" w:rsidR="003B224D" w:rsidRDefault="002B0C5B" w:rsidP="00207F5F">
      <w:pPr>
        <w:spacing w:line="360" w:lineRule="auto"/>
      </w:pPr>
      <w:r w:rsidRPr="002B0C5B">
        <w:t>The CBCL is a component of the ASEBA and is used to assess children's behavioral, emotional, or social problems</w:t>
      </w:r>
      <w:r>
        <w:t xml:space="preserve"> </w:t>
      </w:r>
      <w:r w:rsidR="006623E6" w:rsidRPr="003867A7">
        <w:fldChar w:fldCharType="begin"/>
      </w:r>
      <w:r w:rsidR="00DD3701">
        <w:instrText xml:space="preserve"> ADDIN ZOTERO_ITEM CSL_CITATION {"citationID":"VHkYyXov","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6623E6" w:rsidRPr="003867A7">
        <w:fldChar w:fldCharType="separate"/>
      </w:r>
      <w:r w:rsidR="00DD3701">
        <w:t>(Achenbach, 2001)</w:t>
      </w:r>
      <w:r w:rsidR="006623E6" w:rsidRPr="003867A7">
        <w:fldChar w:fldCharType="end"/>
      </w:r>
      <w:r w:rsidR="006623E6" w:rsidRPr="003867A7">
        <w:t>.</w:t>
      </w:r>
      <w:r w:rsidR="00F15741"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008D3C01">
        <w:t>It</w:t>
      </w:r>
      <w:r w:rsidR="00162758" w:rsidRPr="003867A7">
        <w:t xml:space="preserve"> consis</w:t>
      </w:r>
      <w:r w:rsidR="008D3C01">
        <w:t>ts</w:t>
      </w:r>
      <w:r w:rsidR="00162758" w:rsidRPr="003867A7">
        <w:t xml:space="preserve"> of several dimensions categorized into Syndrome Scales </w:t>
      </w:r>
      <w:r w:rsidR="003A5DF6">
        <w:t>and</w:t>
      </w:r>
      <w:r w:rsidR="00162758" w:rsidRPr="003867A7">
        <w:t xml:space="preserve"> DSM-Oriented Scales. </w:t>
      </w:r>
      <w:r w:rsidR="00F15741" w:rsidRPr="003867A7">
        <w:t xml:space="preserve">The eight syndrome scales </w:t>
      </w:r>
      <w:r w:rsidR="003867A7" w:rsidRPr="003867A7">
        <w:t xml:space="preserve">are </w:t>
      </w:r>
      <w:r w:rsidR="00F15741" w:rsidRPr="003867A7">
        <w:t>established through factor analysis</w:t>
      </w:r>
      <w:r w:rsidR="0050526F">
        <w:t xml:space="preserve"> </w:t>
      </w:r>
      <w:r w:rsidR="0050526F" w:rsidRPr="0050526F">
        <w:rPr>
          <w:color w:val="8DD873" w:themeColor="accent6" w:themeTint="99"/>
        </w:rPr>
        <w:t>(ref)</w:t>
      </w:r>
      <w:r w:rsidR="00F15741" w:rsidRPr="0050526F">
        <w:rPr>
          <w:color w:val="8DD873" w:themeColor="accent6" w:themeTint="99"/>
        </w:rPr>
        <w:t xml:space="preserve">. </w:t>
      </w:r>
      <w:r w:rsidR="00162758" w:rsidRPr="003867A7">
        <w:t>The</w:t>
      </w:r>
      <w:r w:rsidR="003867A7" w:rsidRPr="003867A7">
        <w:t xml:space="preserve">y </w:t>
      </w:r>
      <w:r w:rsidR="00162758" w:rsidRPr="003867A7">
        <w:t xml:space="preserve">encompass clusters of common behaviors or symptoms, </w:t>
      </w:r>
      <w:r w:rsidR="003867A7">
        <w:t>including (1)</w:t>
      </w:r>
      <w:r w:rsidR="003867A7" w:rsidRPr="003867A7">
        <w:t xml:space="preserve"> Anxious</w:t>
      </w:r>
      <w:r w:rsidR="00162758" w:rsidRPr="003867A7">
        <w:t xml:space="preserve">/Depressed, </w:t>
      </w:r>
      <w:r w:rsidR="003867A7">
        <w:t xml:space="preserve">(2) </w:t>
      </w:r>
      <w:r w:rsidR="003867A7">
        <w:rPr>
          <w:rFonts w:ascii="inherit" w:hAnsi="inherit" w:cs="Open Sans"/>
          <w:color w:val="000000"/>
        </w:rPr>
        <w:t>Withdrawn/Depressed</w:t>
      </w:r>
      <w:r w:rsidR="003867A7">
        <w:t xml:space="preserve">, (3) </w:t>
      </w:r>
      <w:r w:rsidR="003867A7">
        <w:rPr>
          <w:rFonts w:ascii="inherit" w:hAnsi="inherit" w:cs="Open Sans"/>
          <w:color w:val="000000"/>
        </w:rPr>
        <w:t>Somatic Complaints,</w:t>
      </w:r>
      <w:r w:rsidR="003867A7">
        <w:t xml:space="preserve"> (4) </w:t>
      </w:r>
      <w:r w:rsidR="003867A7">
        <w:rPr>
          <w:rFonts w:ascii="inherit" w:hAnsi="inherit" w:cs="Open Sans"/>
          <w:color w:val="000000"/>
        </w:rPr>
        <w:t>Social Problems,</w:t>
      </w:r>
      <w:r w:rsidR="003867A7">
        <w:t xml:space="preserve"> (5) </w:t>
      </w:r>
      <w:r w:rsidR="003867A7">
        <w:rPr>
          <w:rFonts w:ascii="inherit" w:hAnsi="inherit" w:cs="Open Sans"/>
          <w:color w:val="000000"/>
        </w:rPr>
        <w:t xml:space="preserve">Thought </w:t>
      </w:r>
      <w:r w:rsidR="00A04208">
        <w:rPr>
          <w:rFonts w:ascii="inherit" w:hAnsi="inherit" w:cs="Open Sans"/>
          <w:color w:val="000000"/>
        </w:rPr>
        <w:t xml:space="preserve">Problems, </w:t>
      </w:r>
      <w:r w:rsidR="00A04208">
        <w:t>(</w:t>
      </w:r>
      <w:r w:rsidR="003867A7">
        <w:t xml:space="preserve">6) </w:t>
      </w:r>
      <w:r w:rsidR="003867A7">
        <w:rPr>
          <w:rFonts w:ascii="inherit" w:hAnsi="inherit" w:cs="Open Sans"/>
          <w:color w:val="000000"/>
        </w:rPr>
        <w:t>Attention Problems</w:t>
      </w:r>
      <w:r w:rsidR="003867A7">
        <w:t xml:space="preserve">, (7) </w:t>
      </w:r>
      <w:r w:rsidR="003867A7">
        <w:rPr>
          <w:rFonts w:ascii="inherit" w:hAnsi="inherit" w:cs="Open Sans"/>
          <w:color w:val="000000"/>
        </w:rPr>
        <w:t>Rule</w:t>
      </w:r>
      <w:r>
        <w:rPr>
          <w:rFonts w:ascii="inherit" w:hAnsi="inherit" w:cs="Open Sans"/>
          <w:color w:val="000000"/>
        </w:rPr>
        <w:t>-</w:t>
      </w:r>
      <w:r w:rsidR="003867A7">
        <w:rPr>
          <w:rFonts w:ascii="inherit" w:hAnsi="inherit" w:cs="Open Sans"/>
          <w:color w:val="000000"/>
        </w:rPr>
        <w:t>Breaking Behavior</w:t>
      </w:r>
      <w:r w:rsidR="003867A7">
        <w:t xml:space="preserve">, (8) </w:t>
      </w:r>
      <w:r w:rsidR="003867A7">
        <w:rPr>
          <w:rFonts w:ascii="inherit" w:hAnsi="inherit" w:cs="Open Sans"/>
          <w:color w:val="000000"/>
        </w:rPr>
        <w:t>Aggressive Behavior.</w:t>
      </w:r>
      <w:r w:rsidR="003867A7">
        <w:t xml:space="preserve"> </w:t>
      </w:r>
      <w:r w:rsidR="00162758" w:rsidRPr="003867A7">
        <w:t>M</w:t>
      </w:r>
      <w:r w:rsidR="00B36C44">
        <w:t>eanwhile</w:t>
      </w:r>
      <w:r w:rsidR="00162758" w:rsidRPr="003867A7">
        <w:t>,</w:t>
      </w:r>
      <w:r w:rsidR="00B36C44">
        <w:t xml:space="preserve"> the more recently developed </w:t>
      </w:r>
      <w:r w:rsidR="00162758" w:rsidRPr="003867A7">
        <w:t>s</w:t>
      </w:r>
      <w:r w:rsidR="00F66222">
        <w:t>even</w:t>
      </w:r>
      <w:r w:rsidR="00162758" w:rsidRPr="00E33541">
        <w:t xml:space="preserve"> DSM-Oriented Scales align with diagnostic categories outlined in the Diagnostic and Statistical Manual of Mental Disorders</w:t>
      </w:r>
      <w:r w:rsidR="00B36C44">
        <w:t xml:space="preserve">. They </w:t>
      </w:r>
      <w:r w:rsidR="003867A7">
        <w:t>includ</w:t>
      </w:r>
      <w:r w:rsidR="008313E5">
        <w:t>e;</w:t>
      </w:r>
      <w:r w:rsidR="003867A7">
        <w:t xml:space="preserve"> (1) </w:t>
      </w:r>
      <w:r w:rsidR="00F66222">
        <w:rPr>
          <w:rFonts w:ascii="inherit" w:hAnsi="inherit" w:cs="Open Sans"/>
          <w:color w:val="000000"/>
        </w:rPr>
        <w:t>OCD Problems</w:t>
      </w:r>
      <w:r w:rsidR="003867A7">
        <w:t>, (</w:t>
      </w:r>
      <w:r w:rsidR="00F66222">
        <w:t>2</w:t>
      </w:r>
      <w:r w:rsidR="003867A7">
        <w:t>)</w:t>
      </w:r>
      <w:r w:rsidR="00F66222">
        <w:t xml:space="preserve"> Depressive Problems,</w:t>
      </w:r>
      <w:r w:rsidR="003867A7">
        <w:t xml:space="preserve"> </w:t>
      </w:r>
      <w:r w:rsidR="00F66222">
        <w:t xml:space="preserve">(3) </w:t>
      </w:r>
      <w:r w:rsidR="003867A7">
        <w:rPr>
          <w:rFonts w:ascii="inherit" w:hAnsi="inherit" w:cs="Open Sans"/>
          <w:color w:val="000000"/>
        </w:rPr>
        <w:t>Anxiety Problems</w:t>
      </w:r>
      <w:r w:rsidR="003867A7">
        <w:t>, (</w:t>
      </w:r>
      <w:r w:rsidR="00F66222">
        <w:t>4</w:t>
      </w:r>
      <w:r w:rsidR="003867A7">
        <w:t xml:space="preserve">) </w:t>
      </w:r>
      <w:r w:rsidR="003867A7">
        <w:rPr>
          <w:rFonts w:ascii="inherit" w:hAnsi="inherit" w:cs="Open Sans"/>
          <w:color w:val="000000"/>
        </w:rPr>
        <w:t>Somatic Problems</w:t>
      </w:r>
      <w:r w:rsidR="003867A7">
        <w:t>, (</w:t>
      </w:r>
      <w:r w:rsidR="00F66222">
        <w:t>5</w:t>
      </w:r>
      <w:r w:rsidR="003867A7">
        <w:t xml:space="preserve">) </w:t>
      </w:r>
      <w:r w:rsidR="003867A7">
        <w:rPr>
          <w:rFonts w:ascii="inherit" w:hAnsi="inherit" w:cs="Open Sans"/>
          <w:color w:val="000000"/>
        </w:rPr>
        <w:t>Attention Deficit/Hyperactivity Problems</w:t>
      </w:r>
      <w:r w:rsidR="003867A7">
        <w:t>, (</w:t>
      </w:r>
      <w:r w:rsidR="00F66222">
        <w:t>6</w:t>
      </w:r>
      <w:r w:rsidR="003867A7">
        <w:t xml:space="preserve">) </w:t>
      </w:r>
      <w:r w:rsidR="003867A7">
        <w:rPr>
          <w:rFonts w:ascii="inherit" w:hAnsi="inherit" w:cs="Open Sans"/>
          <w:color w:val="000000"/>
        </w:rPr>
        <w:t>Oppositional Defiant Problems</w:t>
      </w:r>
      <w:r w:rsidR="003867A7">
        <w:t>, (</w:t>
      </w:r>
      <w:r w:rsidR="00F66222">
        <w:t>7</w:t>
      </w:r>
      <w:r w:rsidR="003867A7">
        <w:t xml:space="preserve">) </w:t>
      </w:r>
      <w:r w:rsidR="003867A7">
        <w:rPr>
          <w:rFonts w:ascii="inherit" w:hAnsi="inherit" w:cs="Open Sans"/>
          <w:color w:val="000000"/>
        </w:rPr>
        <w:t>Conduct Problems</w:t>
      </w:r>
      <w:r w:rsidR="003867A7">
        <w:t xml:space="preserve"> </w:t>
      </w:r>
      <w:r w:rsidR="00E33541" w:rsidRPr="00E33541">
        <w:fldChar w:fldCharType="begin"/>
      </w:r>
      <w:r w:rsidR="00F66222">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E33541" w:rsidRPr="00E33541">
        <w:fldChar w:fldCharType="separate"/>
      </w:r>
      <w:r w:rsidR="00F66222">
        <w:t>(American Psychiatric Association, 2013; Nelson et al., 2001)</w:t>
      </w:r>
      <w:r w:rsidR="00E33541" w:rsidRPr="00E33541">
        <w:fldChar w:fldCharType="end"/>
      </w:r>
      <w:r w:rsidR="00162758" w:rsidRPr="00E33541">
        <w:t>.</w:t>
      </w:r>
      <w:r w:rsidR="003867A7">
        <w:t xml:space="preserve"> Furthermore</w:t>
      </w:r>
      <w:r w:rsidR="00162758" w:rsidRPr="00E33541">
        <w:t>, these scales are grouped into</w:t>
      </w:r>
      <w:r w:rsidR="00E33541" w:rsidRPr="00E33541">
        <w:t xml:space="preserve"> three</w:t>
      </w:r>
      <w:r w:rsidR="00162758" w:rsidRPr="00E33541">
        <w:t xml:space="preserve"> high-level domains known as </w:t>
      </w:r>
      <w:r w:rsidR="00B36C44">
        <w:t xml:space="preserve">(1) </w:t>
      </w:r>
      <w:r w:rsidR="00162758" w:rsidRPr="00E33541">
        <w:t>Internalizing Problems (which combines Anxious/Depressed, Withdrawn/Depressed, and Somatic Complaints),</w:t>
      </w:r>
      <w:r w:rsidR="00B36C44">
        <w:t xml:space="preserve"> (2)</w:t>
      </w:r>
      <w:r w:rsidR="00162758" w:rsidRPr="00E33541">
        <w:t xml:space="preserve"> Externalizing Problems (which combines Rule-Breaking Behavior and Aggressive Behavior), and a </w:t>
      </w:r>
      <w:r w:rsidR="00B36C44">
        <w:t xml:space="preserve">(3) </w:t>
      </w:r>
      <w:r w:rsidR="00162758" w:rsidRPr="00E33541">
        <w:t>Total Problems score that sums all problem items. These dimensions offer a detailed assessment of a child's emotional, social, and behavioral functioning, aiding in identifying areas that may benefit from therapeutic or educational interventions.</w:t>
      </w:r>
    </w:p>
    <w:p w14:paraId="0758860C" w14:textId="0212E2E8" w:rsidR="00E85EEE" w:rsidRPr="004F6F8B" w:rsidRDefault="00E85EEE" w:rsidP="00E85EEE">
      <w:pPr>
        <w:pStyle w:val="Style4"/>
        <w:rPr>
          <w:color w:val="45B0E1" w:themeColor="accent1" w:themeTint="99"/>
        </w:rPr>
      </w:pPr>
      <w:bookmarkStart w:id="47" w:name="_Toc192525391"/>
      <w:r w:rsidRPr="004F6F8B">
        <w:rPr>
          <w:color w:val="45B0E1" w:themeColor="accent1" w:themeTint="99"/>
        </w:rPr>
        <w:t xml:space="preserve">The </w:t>
      </w:r>
      <w:r w:rsidR="007373E4" w:rsidRPr="004F6F8B">
        <w:rPr>
          <w:color w:val="45B0E1" w:themeColor="accent1" w:themeTint="99"/>
        </w:rPr>
        <w:t>Obsessive-Compulsive</w:t>
      </w:r>
      <w:r w:rsidRPr="004F6F8B">
        <w:rPr>
          <w:color w:val="45B0E1" w:themeColor="accent1" w:themeTint="99"/>
        </w:rPr>
        <w:t xml:space="preserve"> Symptom (OCS) Scale</w:t>
      </w:r>
      <w:r w:rsidR="004F6F8B" w:rsidRPr="004F6F8B">
        <w:rPr>
          <w:color w:val="45B0E1" w:themeColor="accent1" w:themeTint="99"/>
        </w:rPr>
        <w:t xml:space="preserve"> (?)</w:t>
      </w:r>
      <w:bookmarkEnd w:id="47"/>
    </w:p>
    <w:p w14:paraId="71AFCEEF" w14:textId="354E2A04" w:rsidR="00E85EEE" w:rsidRPr="004F6F8B" w:rsidRDefault="00E85EEE" w:rsidP="00E85EEE">
      <w:pPr>
        <w:spacing w:line="360" w:lineRule="auto"/>
        <w:rPr>
          <w:b/>
          <w:bCs/>
          <w:color w:val="45B0E1" w:themeColor="accent1" w:themeTint="99"/>
        </w:rPr>
      </w:pPr>
      <w:r w:rsidRPr="004F6F8B">
        <w:rPr>
          <w:b/>
          <w:bCs/>
          <w:color w:val="45B0E1" w:themeColor="accent1" w:themeTint="99"/>
        </w:rPr>
        <w:t>Discrepancy</w:t>
      </w:r>
      <w:r w:rsidR="004F6F8B" w:rsidRPr="004F6F8B">
        <w:rPr>
          <w:b/>
          <w:bCs/>
          <w:color w:val="45B0E1" w:themeColor="accent1" w:themeTint="99"/>
        </w:rPr>
        <w:t xml:space="preserve"> </w:t>
      </w:r>
      <w:r w:rsidR="004F6F8B">
        <w:rPr>
          <w:b/>
          <w:bCs/>
          <w:color w:val="45B0E1" w:themeColor="accent1" w:themeTint="99"/>
        </w:rPr>
        <w:t>(?)</w:t>
      </w:r>
    </w:p>
    <w:p w14:paraId="00A2925A" w14:textId="77777777" w:rsidR="00E85EEE" w:rsidRPr="004F6F8B" w:rsidRDefault="00E85EEE" w:rsidP="00E85EEE">
      <w:pPr>
        <w:spacing w:line="360" w:lineRule="auto"/>
        <w:rPr>
          <w:color w:val="45B0E1" w:themeColor="accent1" w:themeTint="99"/>
        </w:rPr>
      </w:pPr>
      <w:r w:rsidRPr="004F6F8B">
        <w:rPr>
          <w:color w:val="45B0E1" w:themeColor="accent1" w:themeTint="99"/>
        </w:rPr>
        <w:t xml:space="preserve">small discrepancy = child agrees with parent about OCS score (probably) </w:t>
      </w:r>
    </w:p>
    <w:p w14:paraId="77D52CFB" w14:textId="77777777" w:rsidR="00E85EEE" w:rsidRPr="004F6F8B" w:rsidRDefault="00E85EEE" w:rsidP="00E85EEE">
      <w:pPr>
        <w:spacing w:line="360" w:lineRule="auto"/>
        <w:rPr>
          <w:color w:val="45B0E1" w:themeColor="accent1" w:themeTint="99"/>
        </w:rPr>
      </w:pPr>
      <w:r w:rsidRPr="004F6F8B">
        <w:rPr>
          <w:color w:val="45B0E1" w:themeColor="accent1" w:themeTint="99"/>
        </w:rPr>
        <w:t>high discrepancy = child probably disagrees with the parent about the OCD score</w:t>
      </w:r>
    </w:p>
    <w:p w14:paraId="321FC1BF" w14:textId="77777777" w:rsidR="00E85EEE" w:rsidRPr="003A5DF6" w:rsidRDefault="00E85EEE" w:rsidP="00207F5F">
      <w:pPr>
        <w:spacing w:line="360" w:lineRule="auto"/>
      </w:pPr>
    </w:p>
    <w:p w14:paraId="387A0DC5" w14:textId="7C5151B5" w:rsidR="00B94DB5" w:rsidRDefault="00153638" w:rsidP="00B94DB5">
      <w:pPr>
        <w:pStyle w:val="Style5"/>
      </w:pPr>
      <w:r>
        <w:t>B</w:t>
      </w:r>
      <w:r w:rsidR="003B224D" w:rsidRPr="003B224D">
        <w:t xml:space="preserve">rief </w:t>
      </w:r>
      <w:r>
        <w:t>P</w:t>
      </w:r>
      <w:r w:rsidR="003B224D" w:rsidRPr="003B224D">
        <w:t xml:space="preserve">roblem </w:t>
      </w:r>
      <w:r>
        <w:t>M</w:t>
      </w:r>
      <w:r w:rsidR="003B224D" w:rsidRPr="003B224D">
        <w:t>onitor</w:t>
      </w:r>
      <w:r w:rsidR="00B94DB5">
        <w:t xml:space="preserve"> (BPM).</w:t>
      </w:r>
    </w:p>
    <w:p w14:paraId="3D43B8AC" w14:textId="54B848B5" w:rsidR="003B224D" w:rsidRDefault="002B0C5B" w:rsidP="00207F5F">
      <w:pPr>
        <w:spacing w:line="360" w:lineRule="auto"/>
      </w:pPr>
      <w:r w:rsidRPr="002B0C5B">
        <w:t xml:space="preserve">The BPM is a 19-item self-reported survey used to assess children's behavioral and emotional functioning and their responses to interventions (RTIs). It also uses a 3-point Likert scale for </w:t>
      </w:r>
      <w:r w:rsidRPr="002B0C5B">
        <w:lastRenderedPageBreak/>
        <w:t>responses: "Very True", "Somewhat True," or "Not True." children are instructed to rate each item based on their behavior "currently or within the past six months."</w:t>
      </w:r>
      <w:r>
        <w:t xml:space="preserve"> </w:t>
      </w:r>
      <w:r w:rsidR="003B224D" w:rsidRPr="00153638">
        <w:t xml:space="preserve">The BPM measures four scales, including Internalizing, Attention Problems, Externalizing, and Total Problems scales, paralleling the items and scales found on the more comprehensive CBCL/6-18 </w:t>
      </w:r>
      <w:r w:rsidR="003B224D" w:rsidRPr="00153638">
        <w:fldChar w:fldCharType="begin"/>
      </w:r>
      <w:r w:rsidR="003B224D" w:rsidRPr="00153638">
        <w:instrText xml:space="preserve"> ADDIN ZOTERO_ITEM CSL_CITATION {"citationID":"Bsqg7R60","properties":{"formattedCitation":"(T. Achenbach et al., 2017)","plainCitation":"(T. Achenbach et al., 2017)","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TM"},{"family":"McConaughy","given":"SH"},{"family":"Ivanova","given":"MY"},{"family":"Rescorla","given":"LA"}],"issued":{"date-parts":[["2017"]]}}}],"schema":"https://github.com/citation-style-language/schema/raw/master/csl-citation.json"} </w:instrText>
      </w:r>
      <w:r w:rsidR="003B224D" w:rsidRPr="00153638">
        <w:fldChar w:fldCharType="separate"/>
      </w:r>
      <w:r w:rsidR="003B224D" w:rsidRPr="00153638">
        <w:t>(Achenbach et al., 2017)</w:t>
      </w:r>
      <w:r w:rsidR="003B224D" w:rsidRPr="00153638">
        <w:fldChar w:fldCharType="end"/>
      </w:r>
      <w:r w:rsidR="003B224D" w:rsidRPr="003B224D">
        <w:t xml:space="preserve">. </w:t>
      </w:r>
    </w:p>
    <w:p w14:paraId="16B684E0" w14:textId="32A91236" w:rsidR="003B224D" w:rsidRPr="00B94DB5" w:rsidRDefault="007509D8" w:rsidP="00ED3E68">
      <w:pPr>
        <w:pStyle w:val="Style3"/>
      </w:pPr>
      <w:bookmarkStart w:id="48" w:name="_Toc192525392"/>
      <w:r w:rsidRPr="00ED3E68">
        <w:t>Structural</w:t>
      </w:r>
      <w:r>
        <w:t xml:space="preserve"> </w:t>
      </w:r>
      <w:r w:rsidR="003B224D">
        <w:t>MRI</w:t>
      </w:r>
      <w:bookmarkEnd w:id="48"/>
    </w:p>
    <w:p w14:paraId="35A8BDB2" w14:textId="25822FCE" w:rsidR="004F6F8B" w:rsidRDefault="00153638" w:rsidP="00C90F76">
      <w:pPr>
        <w:spacing w:line="360" w:lineRule="auto"/>
      </w:pPr>
      <w:r w:rsidRPr="00153638">
        <w:t>High-resolution</w:t>
      </w:r>
      <w:r w:rsidRPr="00153638">
        <w:rPr>
          <w:rFonts w:eastAsiaTheme="majorEastAsia"/>
        </w:rPr>
        <w:t> T1-</w:t>
      </w:r>
      <w:proofErr w:type="gramStart"/>
      <w:r w:rsidRPr="00153638">
        <w:rPr>
          <w:rFonts w:eastAsiaTheme="majorEastAsia"/>
        </w:rPr>
        <w:t>weighted  and</w:t>
      </w:r>
      <w:proofErr w:type="gramEnd"/>
      <w:r w:rsidRPr="00153638">
        <w:rPr>
          <w:rFonts w:eastAsiaTheme="majorEastAsia"/>
        </w:rPr>
        <w:t xml:space="preserve"> T2-weighted 3D structural images </w:t>
      </w:r>
      <w:r w:rsidRPr="00153638">
        <w:t>were acquired using Siemens, Philips, and GE 3T MRI scanners.</w:t>
      </w:r>
      <w:r w:rsidR="00E27AFF">
        <w:t xml:space="preserve"> </w:t>
      </w:r>
      <w:r w:rsidR="0052087C">
        <w:t xml:space="preserve">Preprocessing includes </w:t>
      </w:r>
      <w:r w:rsidR="00AE2257">
        <w:t>correcting</w:t>
      </w:r>
      <w:r w:rsidR="0052087C">
        <w:t xml:space="preserve"> for bias field, distortion, and</w:t>
      </w:r>
      <w:r w:rsidR="005F6551">
        <w:t xml:space="preserve"> resampling </w:t>
      </w:r>
      <w:r w:rsidR="0052087C">
        <w:fldChar w:fldCharType="begin"/>
      </w:r>
      <w:r w:rsidR="0052087C">
        <w:instrText xml:space="preserve"> ADDIN ZOTERO_ITEM CSL_CITATION {"citationID":"HrrRgJ7R","properties":{"formattedCitation":"(Hagler et al., 2019)","plainCitation":"(Hagler et al., 2019)","noteIndex":0},"citationItems":[{"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rsidR="0052087C">
        <w:fldChar w:fldCharType="separate"/>
      </w:r>
      <w:r w:rsidR="0052087C">
        <w:rPr>
          <w:noProof/>
        </w:rPr>
        <w:t>(Hagler et al., 2019)</w:t>
      </w:r>
      <w:r w:rsidR="0052087C">
        <w:fldChar w:fldCharType="end"/>
      </w:r>
      <w:r w:rsidR="0052087C">
        <w:t xml:space="preserve">. </w:t>
      </w:r>
      <w:r w:rsidRPr="00153638">
        <w:t>Images were corrected for</w:t>
      </w:r>
      <w:r w:rsidRPr="00153638">
        <w:rPr>
          <w:rFonts w:eastAsiaTheme="majorEastAsia"/>
        </w:rPr>
        <w:t> gradient nonlinearity distortions </w:t>
      </w:r>
      <w:r>
        <w:rPr>
          <w:rFonts w:eastAsiaTheme="majorEastAsia"/>
        </w:rPr>
        <w:fldChar w:fldCharType="begin"/>
      </w:r>
      <w:r w:rsidR="0021536D">
        <w:rPr>
          <w:rFonts w:eastAsiaTheme="majorEastAsia"/>
        </w:rPr>
        <w:instrText xml:space="preserve"> ADDIN ZOTERO_ITEM CSL_CITATION {"citationID":"8bPZ84QO","properties":{"formattedCitation":"(Jovicich et al., 2006)","plainCitation":"(Jovicich et al., 2006)","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Pr>
          <w:rFonts w:eastAsiaTheme="majorEastAsia"/>
        </w:rPr>
        <w:fldChar w:fldCharType="separate"/>
      </w:r>
      <w:r w:rsidR="0021536D">
        <w:rPr>
          <w:rFonts w:eastAsiaTheme="majorEastAsia"/>
          <w:noProof/>
        </w:rPr>
        <w:t>(Jovicich et al., 2006)</w:t>
      </w:r>
      <w:r>
        <w:rPr>
          <w:rFonts w:eastAsiaTheme="majorEastAsia"/>
        </w:rPr>
        <w:fldChar w:fldCharType="end"/>
      </w:r>
      <w:r w:rsidRPr="00153638">
        <w:t>, and T2w images were registered to T1w images using a</w:t>
      </w:r>
      <w:r w:rsidRPr="00153638">
        <w:rPr>
          <w:rFonts w:eastAsiaTheme="majorEastAsia"/>
        </w:rPr>
        <w:t> mutual information-based approach </w:t>
      </w:r>
      <w:r w:rsidR="0021536D">
        <w:rPr>
          <w:rFonts w:eastAsiaTheme="majorEastAsia"/>
        </w:rPr>
        <w:fldChar w:fldCharType="begin"/>
      </w:r>
      <w:r w:rsidR="0021536D">
        <w:rPr>
          <w:rFonts w:eastAsiaTheme="majorEastAsia"/>
        </w:rPr>
        <w:instrText xml:space="preserve"> ADDIN ZOTERO_ITEM CSL_CITATION {"citationID":"wQ7pYP5K","properties":{"formattedCitation":"(Wells et al., 1996)","plainCitation":"(Wells et al., 1996)","noteIndex":0},"citationItems":[{"id":3689,"uris":["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sidR="0021536D">
        <w:rPr>
          <w:rFonts w:eastAsiaTheme="majorEastAsia"/>
        </w:rPr>
        <w:fldChar w:fldCharType="separate"/>
      </w:r>
      <w:r w:rsidR="0021536D">
        <w:rPr>
          <w:rFonts w:eastAsiaTheme="majorEastAsia"/>
          <w:noProof/>
        </w:rPr>
        <w:t>(Wells et al., 1996)</w:t>
      </w:r>
      <w:r w:rsidR="0021536D">
        <w:rPr>
          <w:rFonts w:eastAsiaTheme="majorEastAsia"/>
        </w:rPr>
        <w:fldChar w:fldCharType="end"/>
      </w:r>
      <w:r w:rsidRPr="00153638">
        <w:t>. Intensity non-uniformity was corrected through</w:t>
      </w:r>
      <w:r w:rsidRPr="00153638">
        <w:rPr>
          <w:rFonts w:eastAsiaTheme="majorEastAsia"/>
        </w:rPr>
        <w:t> tissue segmentation and sparse spatial smoothing</w:t>
      </w:r>
      <w:r w:rsidRPr="00153638">
        <w:t>. All images were resampled to</w:t>
      </w:r>
      <w:r w:rsidRPr="00153638">
        <w:rPr>
          <w:rFonts w:eastAsiaTheme="majorEastAsia"/>
        </w:rPr>
        <w:t> 1 mm isotropic resolution </w:t>
      </w:r>
      <w:r w:rsidRPr="00153638">
        <w:t>and rigidly aligned to a standard atlas space.</w:t>
      </w:r>
      <w:r w:rsidR="0021536D">
        <w:t xml:space="preserve"> </w:t>
      </w:r>
      <w:r w:rsidRPr="00153638">
        <w:t>Regions of interest (ROIs) were defined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 </w:t>
      </w:r>
      <w:r w:rsidRPr="00153638">
        <w:t>(</w:t>
      </w:r>
      <w:proofErr w:type="spellStart"/>
      <w:r w:rsidRPr="00153638">
        <w:t>Destrieux</w:t>
      </w:r>
      <w:proofErr w:type="spellEnd"/>
      <w:r w:rsidRPr="00153638">
        <w:t xml:space="preserve"> et al., 2010). </w:t>
      </w:r>
      <w:r w:rsidR="003A5DF6">
        <w:t>This atlas</w:t>
      </w:r>
      <w:r w:rsidR="0021536D" w:rsidRPr="0021536D">
        <w:t xml:space="preserve"> uses a</w:t>
      </w:r>
      <w:r w:rsidR="0021536D" w:rsidRPr="0021536D">
        <w:rPr>
          <w:rFonts w:eastAsiaTheme="majorEastAsia"/>
        </w:rPr>
        <w:t> </w:t>
      </w:r>
      <w:proofErr w:type="spellStart"/>
      <w:r w:rsidR="0021536D" w:rsidRPr="0021536D">
        <w:rPr>
          <w:rFonts w:eastAsiaTheme="majorEastAsia"/>
        </w:rPr>
        <w:t>sulco-gyral</w:t>
      </w:r>
      <w:proofErr w:type="spellEnd"/>
      <w:r w:rsidR="0021536D" w:rsidRPr="0021536D">
        <w:rPr>
          <w:rFonts w:eastAsiaTheme="majorEastAsia"/>
        </w:rPr>
        <w:t xml:space="preserve"> classification</w:t>
      </w:r>
      <w:r w:rsidR="0021536D" w:rsidRPr="0021536D">
        <w:t>, distinguishing between exposed</w:t>
      </w:r>
      <w:r w:rsidR="0021536D" w:rsidRPr="0021536D">
        <w:rPr>
          <w:rFonts w:eastAsiaTheme="majorEastAsia"/>
        </w:rPr>
        <w:t> gyri </w:t>
      </w:r>
      <w:r w:rsidR="0021536D" w:rsidRPr="0021536D">
        <w:t>and buried</w:t>
      </w:r>
      <w:r w:rsidR="0021536D" w:rsidRPr="0021536D">
        <w:rPr>
          <w:rFonts w:eastAsiaTheme="majorEastAsia"/>
        </w:rPr>
        <w:t> sulci </w:t>
      </w:r>
      <w:r w:rsidR="0021536D" w:rsidRPr="0021536D">
        <w:t>based on</w:t>
      </w:r>
      <w:r w:rsidR="0021536D" w:rsidRPr="0021536D">
        <w:rPr>
          <w:rFonts w:eastAsiaTheme="majorEastAsia"/>
        </w:rPr>
        <w:t> mean curvature and convexity</w:t>
      </w:r>
      <w:r w:rsidR="00537010">
        <w:t>, thus</w:t>
      </w:r>
      <w:r w:rsidR="0021536D">
        <w:t xml:space="preserve"> </w:t>
      </w:r>
      <w:r w:rsidR="0021536D" w:rsidRPr="0021536D">
        <w:t>provid</w:t>
      </w:r>
      <w:r w:rsidR="00537010">
        <w:t>ing</w:t>
      </w:r>
      <w:r w:rsidR="0021536D">
        <w:t xml:space="preserve"> </w:t>
      </w:r>
      <w:r w:rsidR="0021536D" w:rsidRPr="0021536D">
        <w:rPr>
          <w:rFonts w:eastAsiaTheme="majorEastAsia"/>
        </w:rPr>
        <w:t>74 bilateral regions (148 total)</w:t>
      </w:r>
      <w:r w:rsidR="0021536D" w:rsidRPr="0021536D">
        <w:t>. While it</w:t>
      </w:r>
      <w:r w:rsidR="00C90F76">
        <w:t xml:space="preserve"> </w:t>
      </w:r>
      <w:r w:rsidR="0021536D" w:rsidRPr="0021536D">
        <w:t>excludes</w:t>
      </w:r>
      <w:r w:rsidR="0021536D" w:rsidRPr="0021536D">
        <w:rPr>
          <w:rFonts w:eastAsiaTheme="majorEastAsia"/>
        </w:rPr>
        <w:t> subcortical structures</w:t>
      </w:r>
      <w:r w:rsidR="0021536D" w:rsidRPr="0021536D">
        <w:t>, it is widely used in</w:t>
      </w:r>
      <w:r w:rsidR="0021536D" w:rsidRPr="0021536D">
        <w:rPr>
          <w:rFonts w:eastAsiaTheme="majorEastAsia"/>
        </w:rPr>
        <w:t> structural MRI studies </w:t>
      </w:r>
      <w:r w:rsidR="0021536D" w:rsidRPr="0021536D">
        <w:t>to analyze</w:t>
      </w:r>
      <w:r w:rsidR="0021536D" w:rsidRPr="0021536D">
        <w:rPr>
          <w:rFonts w:eastAsiaTheme="majorEastAsia"/>
        </w:rPr>
        <w:t> cortical volume, thickness, and sulcal depth </w:t>
      </w:r>
      <w:r w:rsidR="0021536D" w:rsidRPr="0021536D">
        <w:t>in neurodevelopmental and neurodegenerative research.</w:t>
      </w:r>
    </w:p>
    <w:p w14:paraId="1576BDB9" w14:textId="66AA8EBB" w:rsidR="004F6F8B" w:rsidRPr="004F6F8B" w:rsidRDefault="00370B2D" w:rsidP="00C90F76">
      <w:pPr>
        <w:spacing w:line="360" w:lineRule="auto"/>
        <w:rPr>
          <w:color w:val="45B0E1" w:themeColor="accent1" w:themeTint="99"/>
        </w:rPr>
      </w:pPr>
      <w:r w:rsidRPr="004F6F8B">
        <w:rPr>
          <w:color w:val="45B0E1" w:themeColor="accent1" w:themeTint="99"/>
        </w:rPr>
        <w:t>Also,</w:t>
      </w:r>
      <w:r w:rsidR="004F6F8B" w:rsidRPr="004F6F8B">
        <w:rPr>
          <w:color w:val="45B0E1" w:themeColor="accent1" w:themeTint="99"/>
        </w:rPr>
        <w:t xml:space="preserve"> subcortical atlas</w:t>
      </w:r>
    </w:p>
    <w:p w14:paraId="6F27B62C" w14:textId="77777777" w:rsidR="00A04208" w:rsidRDefault="00A04208" w:rsidP="003B224D"/>
    <w:p w14:paraId="37217586" w14:textId="0DFF9856" w:rsidR="00BA0D2F" w:rsidRDefault="00BA0D2F" w:rsidP="00BA0D2F">
      <w:pPr>
        <w:pStyle w:val="Style2"/>
      </w:pPr>
      <w:bookmarkStart w:id="49" w:name="_Toc192525393"/>
      <w:r>
        <w:t>Sample</w:t>
      </w:r>
      <w:bookmarkEnd w:id="49"/>
    </w:p>
    <w:p w14:paraId="18BD3E09" w14:textId="77777777" w:rsidR="008D1DCE" w:rsidRPr="00207F5F" w:rsidRDefault="008D1DCE" w:rsidP="00207F5F">
      <w:pPr>
        <w:pStyle w:val="Style2"/>
        <w:spacing w:line="360" w:lineRule="auto"/>
        <w:rPr>
          <w:rFonts w:cs="Times New Roman"/>
          <w:szCs w:val="24"/>
        </w:rPr>
      </w:pPr>
      <w:r w:rsidRPr="00207F5F">
        <w:rPr>
          <w:rFonts w:cs="Times New Roman"/>
          <w:szCs w:val="24"/>
        </w:rPr>
        <w:br/>
      </w:r>
      <w:bookmarkStart w:id="50" w:name="_Toc192525394"/>
      <w:r w:rsidRPr="00207F5F">
        <w:rPr>
          <w:rFonts w:cs="Times New Roman"/>
          <w:szCs w:val="24"/>
        </w:rPr>
        <w:t>Statistical analyses/Preliminary analyses(?)</w:t>
      </w:r>
      <w:bookmarkEnd w:id="50"/>
    </w:p>
    <w:p w14:paraId="2EB047D3" w14:textId="57CAC390" w:rsidR="00201BF6" w:rsidRPr="00207F5F" w:rsidRDefault="008D1DCE" w:rsidP="00207F5F">
      <w:pPr>
        <w:pStyle w:val="Style2"/>
        <w:spacing w:line="360" w:lineRule="auto"/>
        <w:rPr>
          <w:rFonts w:cs="Times New Roman"/>
          <w:szCs w:val="24"/>
        </w:rPr>
      </w:pPr>
      <w:r w:rsidRPr="00207F5F">
        <w:rPr>
          <w:rFonts w:cs="Times New Roman"/>
          <w:szCs w:val="24"/>
        </w:rPr>
        <w:br/>
      </w:r>
      <w:bookmarkStart w:id="51" w:name="_Toc192525395"/>
      <w:r w:rsidRPr="00207F5F">
        <w:rPr>
          <w:rFonts w:cs="Times New Roman"/>
          <w:szCs w:val="24"/>
        </w:rPr>
        <w:t>Modelling approach(?)</w:t>
      </w:r>
      <w:bookmarkEnd w:id="51"/>
      <w:r w:rsidRPr="00207F5F">
        <w:rPr>
          <w:rFonts w:cs="Times New Roman"/>
          <w:szCs w:val="24"/>
        </w:rPr>
        <w:br/>
      </w:r>
    </w:p>
    <w:p w14:paraId="55CDF9C7" w14:textId="77777777" w:rsidR="00201BF6" w:rsidRPr="00207F5F" w:rsidRDefault="00201BF6" w:rsidP="00207F5F">
      <w:pPr>
        <w:spacing w:line="360" w:lineRule="auto"/>
        <w:rPr>
          <w:color w:val="000000" w:themeColor="text1"/>
        </w:rPr>
      </w:pPr>
    </w:p>
    <w:p w14:paraId="076852DA" w14:textId="77777777" w:rsidR="00201BF6" w:rsidRPr="00207F5F" w:rsidRDefault="00201BF6" w:rsidP="00207F5F">
      <w:pPr>
        <w:spacing w:line="360" w:lineRule="auto"/>
        <w:rPr>
          <w:color w:val="000000" w:themeColor="text1"/>
        </w:rPr>
      </w:pPr>
    </w:p>
    <w:p w14:paraId="3B5B50E5" w14:textId="77777777" w:rsidR="00201BF6" w:rsidRDefault="00201BF6" w:rsidP="00201BF6">
      <w:pPr>
        <w:rPr>
          <w:color w:val="000000" w:themeColor="text1"/>
        </w:rPr>
      </w:pPr>
    </w:p>
    <w:p w14:paraId="1B959CE5" w14:textId="77777777" w:rsidR="00F93A47" w:rsidRDefault="00F93A47" w:rsidP="00201BF6">
      <w:pPr>
        <w:rPr>
          <w:color w:val="000000" w:themeColor="text1"/>
        </w:rPr>
      </w:pPr>
    </w:p>
    <w:p w14:paraId="79DA7ABC" w14:textId="77777777" w:rsidR="00F93A47" w:rsidRDefault="00F93A47" w:rsidP="00201BF6">
      <w:pPr>
        <w:rPr>
          <w:color w:val="000000" w:themeColor="text1"/>
        </w:rPr>
      </w:pPr>
    </w:p>
    <w:p w14:paraId="119DE441" w14:textId="77777777" w:rsidR="00F93A47" w:rsidRDefault="00F93A47" w:rsidP="00201BF6">
      <w:pPr>
        <w:rPr>
          <w:color w:val="000000" w:themeColor="text1"/>
        </w:rPr>
      </w:pPr>
    </w:p>
    <w:p w14:paraId="32205EE3" w14:textId="77777777" w:rsidR="00201BF6" w:rsidRPr="00201BF6" w:rsidRDefault="00201BF6" w:rsidP="00201BF6">
      <w:pPr>
        <w:rPr>
          <w:color w:val="000000" w:themeColor="text1"/>
        </w:rPr>
      </w:pPr>
    </w:p>
    <w:p w14:paraId="49D06EF3" w14:textId="77777777" w:rsidR="00F93A47" w:rsidRDefault="00F93A47">
      <w:pPr>
        <w:rPr>
          <w:b/>
          <w:bCs/>
          <w:color w:val="000000" w:themeColor="text1"/>
        </w:rPr>
      </w:pPr>
      <w:r>
        <w:rPr>
          <w:b/>
          <w:bCs/>
          <w:color w:val="000000" w:themeColor="text1"/>
        </w:rPr>
        <w:br w:type="page"/>
      </w:r>
    </w:p>
    <w:p w14:paraId="7BC04CF9" w14:textId="564D8ED1" w:rsidR="00B365C7" w:rsidRPr="00B365C7" w:rsidRDefault="00B365C7" w:rsidP="00654021">
      <w:pPr>
        <w:pStyle w:val="Style1"/>
      </w:pPr>
      <w:bookmarkStart w:id="52" w:name="_Toc192525396"/>
      <w:r>
        <w:lastRenderedPageBreak/>
        <w:t>References</w:t>
      </w:r>
      <w:bookmarkEnd w:id="52"/>
    </w:p>
    <w:p w14:paraId="294B04AD" w14:textId="77777777" w:rsidR="00187735" w:rsidRPr="00187735" w:rsidRDefault="00B365C7" w:rsidP="00187735">
      <w:pPr>
        <w:pStyle w:val="Bibliography"/>
        <w:rPr>
          <w:color w:val="000000"/>
        </w:rPr>
      </w:pPr>
      <w:r w:rsidRPr="00B365C7">
        <w:rPr>
          <w:color w:val="000000" w:themeColor="text1"/>
        </w:rPr>
        <w:fldChar w:fldCharType="begin"/>
      </w:r>
      <w:r w:rsidR="00654021">
        <w:rPr>
          <w:color w:val="000000" w:themeColor="text1"/>
        </w:rPr>
        <w:instrText xml:space="preserve"> ADDIN ZOTERO_BIBL {"uncited":[],"omitted":[],"custom":[]} CSL_BIBLIOGRAPHY </w:instrText>
      </w:r>
      <w:r w:rsidRPr="00B365C7">
        <w:rPr>
          <w:color w:val="000000" w:themeColor="text1"/>
        </w:rPr>
        <w:fldChar w:fldCharType="separate"/>
      </w:r>
      <w:r w:rsidR="00187735" w:rsidRPr="00187735">
        <w:rPr>
          <w:color w:val="000000"/>
        </w:rPr>
        <w:t xml:space="preserve">Achenbach, McConaughy, S., Ivanova, M., &amp; Rescorla, L. (2017). Manual for the </w:t>
      </w:r>
      <w:proofErr w:type="spellStart"/>
      <w:r w:rsidR="00187735" w:rsidRPr="00187735">
        <w:rPr>
          <w:color w:val="000000"/>
        </w:rPr>
        <w:t>aseba</w:t>
      </w:r>
      <w:proofErr w:type="spellEnd"/>
      <w:r w:rsidR="00187735" w:rsidRPr="00187735">
        <w:rPr>
          <w:color w:val="000000"/>
        </w:rPr>
        <w:t xml:space="preserve"> brief problem monitor for ages 6–18 (bpm/6–18). </w:t>
      </w:r>
      <w:r w:rsidR="00187735" w:rsidRPr="00187735">
        <w:rPr>
          <w:i/>
          <w:iCs/>
          <w:color w:val="000000"/>
        </w:rPr>
        <w:t>Burlington: University of Vermont Research Center for Children, Youth, and Families</w:t>
      </w:r>
      <w:r w:rsidR="00187735" w:rsidRPr="00187735">
        <w:rPr>
          <w:color w:val="000000"/>
        </w:rPr>
        <w:t>.</w:t>
      </w:r>
    </w:p>
    <w:p w14:paraId="3DFF1DEA" w14:textId="77777777" w:rsidR="00187735" w:rsidRPr="00187735" w:rsidRDefault="00187735" w:rsidP="00187735">
      <w:pPr>
        <w:pStyle w:val="Bibliography"/>
        <w:rPr>
          <w:color w:val="000000"/>
        </w:rPr>
      </w:pPr>
      <w:r w:rsidRPr="00187735">
        <w:rPr>
          <w:color w:val="000000"/>
        </w:rPr>
        <w:t xml:space="preserve">Achenbach, T. M. (2001). </w:t>
      </w:r>
      <w:r w:rsidRPr="00187735">
        <w:rPr>
          <w:i/>
          <w:iCs/>
          <w:color w:val="000000"/>
        </w:rPr>
        <w:t>Manual for the ASEBA school-age forms &amp; profiles: Child behavior checklist for ages 6-18, teacher’s report form, youth self-report: An integrated system of multi-informant assessment</w:t>
      </w:r>
      <w:r w:rsidRPr="00187735">
        <w:rPr>
          <w:color w:val="000000"/>
        </w:rPr>
        <w:t>. ASEBA.</w:t>
      </w:r>
    </w:p>
    <w:p w14:paraId="7F2B7544" w14:textId="77777777" w:rsidR="00187735" w:rsidRPr="00187735" w:rsidRDefault="00187735" w:rsidP="00187735">
      <w:pPr>
        <w:pStyle w:val="Bibliography"/>
        <w:rPr>
          <w:color w:val="000000"/>
        </w:rPr>
      </w:pPr>
      <w:r w:rsidRPr="00187735">
        <w:rPr>
          <w:color w:val="000000"/>
        </w:rPr>
        <w:t xml:space="preserve">American Psychiatric Association. (2013). </w:t>
      </w:r>
      <w:r w:rsidRPr="00187735">
        <w:rPr>
          <w:i/>
          <w:iCs/>
          <w:color w:val="000000"/>
        </w:rPr>
        <w:t>Diagnostic and statistical manual of mental disorders: DSM-5</w:t>
      </w:r>
      <w:r w:rsidRPr="00187735">
        <w:rPr>
          <w:color w:val="000000"/>
        </w:rPr>
        <w:t xml:space="preserve"> (5th ed.). American Psychiatric Association.</w:t>
      </w:r>
    </w:p>
    <w:p w14:paraId="413EBB0C" w14:textId="77777777" w:rsidR="00187735" w:rsidRPr="00187735" w:rsidRDefault="00187735" w:rsidP="00187735">
      <w:pPr>
        <w:pStyle w:val="Bibliography"/>
        <w:rPr>
          <w:color w:val="000000"/>
        </w:rPr>
      </w:pPr>
      <w:proofErr w:type="spellStart"/>
      <w:r w:rsidRPr="00187735">
        <w:rPr>
          <w:color w:val="000000"/>
        </w:rPr>
        <w:t>Bauducco</w:t>
      </w:r>
      <w:proofErr w:type="spellEnd"/>
      <w:r w:rsidRPr="00187735">
        <w:rPr>
          <w:color w:val="000000"/>
        </w:rPr>
        <w:t xml:space="preserve">, S., Gardner, L. A., Smout, S., Champion, K. E., Chapman, C., Gamble, A., </w:t>
      </w:r>
      <w:proofErr w:type="spellStart"/>
      <w:r w:rsidRPr="00187735">
        <w:rPr>
          <w:color w:val="000000"/>
        </w:rPr>
        <w:t>Teesson</w:t>
      </w:r>
      <w:proofErr w:type="spellEnd"/>
      <w:r w:rsidRPr="00187735">
        <w:rPr>
          <w:color w:val="000000"/>
        </w:rPr>
        <w:t xml:space="preserve">, M., </w:t>
      </w:r>
      <w:proofErr w:type="spellStart"/>
      <w:r w:rsidRPr="00187735">
        <w:rPr>
          <w:color w:val="000000"/>
        </w:rPr>
        <w:t>Gradisar</w:t>
      </w:r>
      <w:proofErr w:type="spellEnd"/>
      <w:r w:rsidRPr="00187735">
        <w:rPr>
          <w:color w:val="000000"/>
        </w:rPr>
        <w:t xml:space="preserve">, M., &amp; Newton, N. C. (2024). Adolescents’ trajectories of depression and anxiety symptoms prior to and during the COVID-19 pandemic and their association with healthy sleep patterns. </w:t>
      </w:r>
      <w:r w:rsidRPr="00187735">
        <w:rPr>
          <w:i/>
          <w:iCs/>
          <w:color w:val="000000"/>
        </w:rPr>
        <w:t>Scientific Reports</w:t>
      </w:r>
      <w:r w:rsidRPr="00187735">
        <w:rPr>
          <w:color w:val="000000"/>
        </w:rPr>
        <w:t xml:space="preserve">, </w:t>
      </w:r>
      <w:r w:rsidRPr="00187735">
        <w:rPr>
          <w:i/>
          <w:iCs/>
          <w:color w:val="000000"/>
        </w:rPr>
        <w:t>14</w:t>
      </w:r>
      <w:r w:rsidRPr="00187735">
        <w:rPr>
          <w:color w:val="000000"/>
        </w:rPr>
        <w:t>, 10764. https://doi.org/10.1038/s41598-024-60974-y</w:t>
      </w:r>
    </w:p>
    <w:p w14:paraId="1E9A9341" w14:textId="77777777" w:rsidR="00187735" w:rsidRPr="00187735" w:rsidRDefault="00187735" w:rsidP="00187735">
      <w:pPr>
        <w:pStyle w:val="Bibliography"/>
        <w:rPr>
          <w:color w:val="000000"/>
        </w:rPr>
      </w:pPr>
      <w:proofErr w:type="spellStart"/>
      <w:r w:rsidRPr="00187735">
        <w:rPr>
          <w:color w:val="000000"/>
        </w:rPr>
        <w:t>Beesdo</w:t>
      </w:r>
      <w:proofErr w:type="spellEnd"/>
      <w:r w:rsidRPr="00187735">
        <w:rPr>
          <w:color w:val="000000"/>
        </w:rPr>
        <w:t xml:space="preserve">, K., </w:t>
      </w:r>
      <w:proofErr w:type="spellStart"/>
      <w:r w:rsidRPr="00187735">
        <w:rPr>
          <w:color w:val="000000"/>
        </w:rPr>
        <w:t>Knappe</w:t>
      </w:r>
      <w:proofErr w:type="spellEnd"/>
      <w:r w:rsidRPr="00187735">
        <w:rPr>
          <w:color w:val="000000"/>
        </w:rPr>
        <w:t xml:space="preserve">, S., &amp; Pine, D. S. (2009). Anxiety and Anxiety Disorders in Children and Adolescents: Developmental Issues and Implications for DSM-V. </w:t>
      </w:r>
      <w:r w:rsidRPr="00187735">
        <w:rPr>
          <w:i/>
          <w:iCs/>
          <w:color w:val="000000"/>
        </w:rPr>
        <w:t>The Psychiatric Clinics of North America</w:t>
      </w:r>
      <w:r w:rsidRPr="00187735">
        <w:rPr>
          <w:color w:val="000000"/>
        </w:rPr>
        <w:t xml:space="preserve">, </w:t>
      </w:r>
      <w:r w:rsidRPr="00187735">
        <w:rPr>
          <w:i/>
          <w:iCs/>
          <w:color w:val="000000"/>
        </w:rPr>
        <w:t>32</w:t>
      </w:r>
      <w:r w:rsidRPr="00187735">
        <w:rPr>
          <w:color w:val="000000"/>
        </w:rPr>
        <w:t>(3), 483. https://doi.org/10.1016/j.psc.2009.06.002</w:t>
      </w:r>
    </w:p>
    <w:p w14:paraId="2B0FDA90" w14:textId="77777777" w:rsidR="00187735" w:rsidRPr="00187735" w:rsidRDefault="00187735" w:rsidP="00187735">
      <w:pPr>
        <w:pStyle w:val="Bibliography"/>
        <w:rPr>
          <w:color w:val="000000"/>
        </w:rPr>
      </w:pPr>
      <w:r w:rsidRPr="00187735">
        <w:rPr>
          <w:color w:val="000000"/>
        </w:rPr>
        <w:t xml:space="preserve">Bragdon, L. B., &amp; Coles, M. E. (2017). Examining heterogeneity of obsessive-compulsive disorder: Evidence for subgroups based on motivations. </w:t>
      </w:r>
      <w:r w:rsidRPr="00187735">
        <w:rPr>
          <w:i/>
          <w:iCs/>
          <w:color w:val="000000"/>
        </w:rPr>
        <w:t>Journal of Anxiety Disorders</w:t>
      </w:r>
      <w:r w:rsidRPr="00187735">
        <w:rPr>
          <w:color w:val="000000"/>
        </w:rPr>
        <w:t xml:space="preserve">, </w:t>
      </w:r>
      <w:r w:rsidRPr="00187735">
        <w:rPr>
          <w:i/>
          <w:iCs/>
          <w:color w:val="000000"/>
        </w:rPr>
        <w:t>45</w:t>
      </w:r>
      <w:r w:rsidRPr="00187735">
        <w:rPr>
          <w:color w:val="000000"/>
        </w:rPr>
        <w:t>, 64–71. https://doi.org/10.1016/j.janxdis.2016.12.002</w:t>
      </w:r>
    </w:p>
    <w:p w14:paraId="1A4097C3" w14:textId="77777777" w:rsidR="00187735" w:rsidRPr="00187735" w:rsidRDefault="00187735" w:rsidP="00187735">
      <w:pPr>
        <w:pStyle w:val="Bibliography"/>
        <w:rPr>
          <w:color w:val="000000"/>
        </w:rPr>
      </w:pPr>
      <w:r w:rsidRPr="00187735">
        <w:rPr>
          <w:color w:val="000000"/>
        </w:rPr>
        <w:t xml:space="preserve">Brennan, B. P., &amp; Rauch, S. L. (2017). Functional Neuroimaging Studies in Obsessive-Compulsive Disorder: Overview and Synthesis. In C. </w:t>
      </w:r>
      <w:proofErr w:type="spellStart"/>
      <w:r w:rsidRPr="00187735">
        <w:rPr>
          <w:color w:val="000000"/>
        </w:rPr>
        <w:t>Pittenger</w:t>
      </w:r>
      <w:proofErr w:type="spellEnd"/>
      <w:r w:rsidRPr="00187735">
        <w:rPr>
          <w:color w:val="000000"/>
        </w:rPr>
        <w:t xml:space="preserve"> &amp; C. </w:t>
      </w:r>
      <w:proofErr w:type="spellStart"/>
      <w:r w:rsidRPr="00187735">
        <w:rPr>
          <w:color w:val="000000"/>
        </w:rPr>
        <w:t>Pittenger</w:t>
      </w:r>
      <w:proofErr w:type="spellEnd"/>
      <w:r w:rsidRPr="00187735">
        <w:rPr>
          <w:color w:val="000000"/>
        </w:rPr>
        <w:t xml:space="preserve"> (Eds.), </w:t>
      </w:r>
      <w:proofErr w:type="gramStart"/>
      <w:r w:rsidRPr="00187735">
        <w:rPr>
          <w:i/>
          <w:iCs/>
          <w:color w:val="000000"/>
        </w:rPr>
        <w:t>Obsessive-compulsive Disorder</w:t>
      </w:r>
      <w:proofErr w:type="gramEnd"/>
      <w:r w:rsidRPr="00187735">
        <w:rPr>
          <w:i/>
          <w:iCs/>
          <w:color w:val="000000"/>
        </w:rPr>
        <w:t>: Phenomenology, Pathophysiology, and Treatment</w:t>
      </w:r>
      <w:r w:rsidRPr="00187735">
        <w:rPr>
          <w:color w:val="000000"/>
        </w:rPr>
        <w:t xml:space="preserve"> (p. 0). Oxford University Press. https://doi.org/10.1093/med/9780190228163.003.0021</w:t>
      </w:r>
    </w:p>
    <w:p w14:paraId="3B0AD853" w14:textId="77777777" w:rsidR="00187735" w:rsidRPr="00187735" w:rsidRDefault="00187735" w:rsidP="00187735">
      <w:pPr>
        <w:pStyle w:val="Bibliography"/>
        <w:rPr>
          <w:color w:val="000000"/>
        </w:rPr>
      </w:pPr>
      <w:r w:rsidRPr="00187735">
        <w:rPr>
          <w:i/>
          <w:iCs/>
          <w:color w:val="000000"/>
        </w:rPr>
        <w:lastRenderedPageBreak/>
        <w:t>Chapter 7. Classifying with decision trees</w:t>
      </w:r>
      <w:r w:rsidRPr="00187735">
        <w:rPr>
          <w:color w:val="000000"/>
        </w:rPr>
        <w:t>. (n.d.). Retrieved March 17, 2025, from https://learning.oreilly.com/library/view/machine-learning-with/9781617296574/OEBPS/Text/kindle_split_017.html</w:t>
      </w:r>
    </w:p>
    <w:p w14:paraId="2A19C2BE" w14:textId="77777777" w:rsidR="00187735" w:rsidRPr="00187735" w:rsidRDefault="00187735" w:rsidP="00187735">
      <w:pPr>
        <w:pStyle w:val="Bibliography"/>
        <w:rPr>
          <w:color w:val="000000"/>
        </w:rPr>
      </w:pPr>
      <w:r w:rsidRPr="00187735">
        <w:rPr>
          <w:color w:val="000000"/>
        </w:rPr>
        <w:t xml:space="preserve">Chen, Y.-Y., Ho, S.-Y., Lee, P.-C., Wu, C.-K., &amp; Gau, S. S.-F. (2017). Parent-child discrepancies in the report of adolescent emotional and behavioral problems in Taiwan. </w:t>
      </w:r>
      <w:r w:rsidRPr="00187735">
        <w:rPr>
          <w:i/>
          <w:iCs/>
          <w:color w:val="000000"/>
        </w:rPr>
        <w:t>PLOS ONE</w:t>
      </w:r>
      <w:r w:rsidRPr="00187735">
        <w:rPr>
          <w:color w:val="000000"/>
        </w:rPr>
        <w:t xml:space="preserve">, </w:t>
      </w:r>
      <w:r w:rsidRPr="00187735">
        <w:rPr>
          <w:i/>
          <w:iCs/>
          <w:color w:val="000000"/>
        </w:rPr>
        <w:t>12</w:t>
      </w:r>
      <w:r w:rsidRPr="00187735">
        <w:rPr>
          <w:color w:val="000000"/>
        </w:rPr>
        <w:t>(6), e0178863. https://doi.org/10.1371/journal.pone.0178863</w:t>
      </w:r>
    </w:p>
    <w:p w14:paraId="3950BDA7" w14:textId="77777777" w:rsidR="00187735" w:rsidRPr="00187735" w:rsidRDefault="00187735" w:rsidP="00187735">
      <w:pPr>
        <w:pStyle w:val="Bibliography"/>
        <w:rPr>
          <w:color w:val="000000"/>
        </w:rPr>
      </w:pPr>
      <w:r w:rsidRPr="00187735">
        <w:rPr>
          <w:color w:val="000000"/>
        </w:rPr>
        <w:t xml:space="preserve">Cyr, M., </w:t>
      </w:r>
      <w:proofErr w:type="spellStart"/>
      <w:r w:rsidRPr="00187735">
        <w:rPr>
          <w:color w:val="000000"/>
        </w:rPr>
        <w:t>Pagliaccio</w:t>
      </w:r>
      <w:proofErr w:type="spellEnd"/>
      <w:r w:rsidRPr="00187735">
        <w:rPr>
          <w:color w:val="000000"/>
        </w:rPr>
        <w:t>, D., Yanes-Lukin, P., Goldberg, P., Fontaine, M., Rynn, M. A., &amp; Marsh, R. (2021). Altered fronto-</w:t>
      </w:r>
      <w:proofErr w:type="spellStart"/>
      <w:r w:rsidRPr="00187735">
        <w:rPr>
          <w:color w:val="000000"/>
        </w:rPr>
        <w:t>amygdalar</w:t>
      </w:r>
      <w:proofErr w:type="spellEnd"/>
      <w:r w:rsidRPr="00187735">
        <w:rPr>
          <w:color w:val="000000"/>
        </w:rPr>
        <w:t xml:space="preserve"> functional connectivity predicts response to cognitive behavioral therapy in pediatric obsessive-compulsive disorder. </w:t>
      </w:r>
      <w:r w:rsidRPr="00187735">
        <w:rPr>
          <w:i/>
          <w:iCs/>
          <w:color w:val="000000"/>
        </w:rPr>
        <w:t>Depression and Anxiety</w:t>
      </w:r>
      <w:r w:rsidRPr="00187735">
        <w:rPr>
          <w:color w:val="000000"/>
        </w:rPr>
        <w:t xml:space="preserve">, </w:t>
      </w:r>
      <w:r w:rsidRPr="00187735">
        <w:rPr>
          <w:i/>
          <w:iCs/>
          <w:color w:val="000000"/>
        </w:rPr>
        <w:t>38</w:t>
      </w:r>
      <w:r w:rsidRPr="00187735">
        <w:rPr>
          <w:color w:val="000000"/>
        </w:rPr>
        <w:t>(8), 836–845. https://doi.org/10.1002/da.23187</w:t>
      </w:r>
    </w:p>
    <w:p w14:paraId="69888635" w14:textId="77777777" w:rsidR="00187735" w:rsidRPr="00187735" w:rsidRDefault="00187735" w:rsidP="00187735">
      <w:pPr>
        <w:pStyle w:val="Bibliography"/>
        <w:rPr>
          <w:color w:val="000000"/>
        </w:rPr>
      </w:pPr>
      <w:r w:rsidRPr="00187735">
        <w:rPr>
          <w:color w:val="000000"/>
        </w:rPr>
        <w:t xml:space="preserve">De Los Reyes, A., &amp; </w:t>
      </w:r>
      <w:proofErr w:type="spellStart"/>
      <w:r w:rsidRPr="00187735">
        <w:rPr>
          <w:color w:val="000000"/>
        </w:rPr>
        <w:t>Kazdin</w:t>
      </w:r>
      <w:proofErr w:type="spellEnd"/>
      <w:r w:rsidRPr="00187735">
        <w:rPr>
          <w:color w:val="000000"/>
        </w:rPr>
        <w:t xml:space="preserve">, A. E. (2005). Informant Discrepancies in the Assessment of Childhood Psychopathology: A Critical Review, Theoretical Framework, and Recommendations for Further Study. </w:t>
      </w:r>
      <w:r w:rsidRPr="00187735">
        <w:rPr>
          <w:i/>
          <w:iCs/>
          <w:color w:val="000000"/>
        </w:rPr>
        <w:t>Psychological Bulletin</w:t>
      </w:r>
      <w:r w:rsidRPr="00187735">
        <w:rPr>
          <w:color w:val="000000"/>
        </w:rPr>
        <w:t xml:space="preserve">, </w:t>
      </w:r>
      <w:r w:rsidRPr="00187735">
        <w:rPr>
          <w:i/>
          <w:iCs/>
          <w:color w:val="000000"/>
        </w:rPr>
        <w:t>131</w:t>
      </w:r>
      <w:r w:rsidRPr="00187735">
        <w:rPr>
          <w:color w:val="000000"/>
        </w:rPr>
        <w:t>(4), 483–509. https://doi.org/10.1037/0033-2909.131.4.483</w:t>
      </w:r>
    </w:p>
    <w:p w14:paraId="35919797" w14:textId="77777777" w:rsidR="00187735" w:rsidRPr="00187735" w:rsidRDefault="00187735" w:rsidP="00187735">
      <w:pPr>
        <w:pStyle w:val="Bibliography"/>
        <w:rPr>
          <w:color w:val="000000"/>
        </w:rPr>
      </w:pPr>
      <w:r w:rsidRPr="00187735">
        <w:rPr>
          <w:color w:val="000000"/>
        </w:rPr>
        <w:t xml:space="preserve">de Mathis, M. A., </w:t>
      </w:r>
      <w:proofErr w:type="spellStart"/>
      <w:r w:rsidRPr="00187735">
        <w:rPr>
          <w:color w:val="000000"/>
        </w:rPr>
        <w:t>Diniz</w:t>
      </w:r>
      <w:proofErr w:type="spellEnd"/>
      <w:r w:rsidRPr="00187735">
        <w:rPr>
          <w:color w:val="000000"/>
        </w:rPr>
        <w:t xml:space="preserve">, J. B., </w:t>
      </w:r>
      <w:proofErr w:type="spellStart"/>
      <w:r w:rsidRPr="00187735">
        <w:rPr>
          <w:color w:val="000000"/>
        </w:rPr>
        <w:t>Hounie</w:t>
      </w:r>
      <w:proofErr w:type="spellEnd"/>
      <w:r w:rsidRPr="00187735">
        <w:rPr>
          <w:color w:val="000000"/>
        </w:rPr>
        <w:t xml:space="preserve">, A. G., </w:t>
      </w:r>
      <w:proofErr w:type="spellStart"/>
      <w:r w:rsidRPr="00187735">
        <w:rPr>
          <w:color w:val="000000"/>
        </w:rPr>
        <w:t>Shavitt</w:t>
      </w:r>
      <w:proofErr w:type="spellEnd"/>
      <w:r w:rsidRPr="00187735">
        <w:rPr>
          <w:color w:val="000000"/>
        </w:rPr>
        <w:t xml:space="preserve">, R. G., </w:t>
      </w:r>
      <w:proofErr w:type="spellStart"/>
      <w:r w:rsidRPr="00187735">
        <w:rPr>
          <w:color w:val="000000"/>
        </w:rPr>
        <w:t>Fossaluza</w:t>
      </w:r>
      <w:proofErr w:type="spellEnd"/>
      <w:r w:rsidRPr="00187735">
        <w:rPr>
          <w:color w:val="000000"/>
        </w:rPr>
        <w:t xml:space="preserve">, V., </w:t>
      </w:r>
      <w:proofErr w:type="spellStart"/>
      <w:r w:rsidRPr="00187735">
        <w:rPr>
          <w:color w:val="000000"/>
        </w:rPr>
        <w:t>Ferrão</w:t>
      </w:r>
      <w:proofErr w:type="spellEnd"/>
      <w:r w:rsidRPr="00187735">
        <w:rPr>
          <w:color w:val="000000"/>
        </w:rPr>
        <w:t xml:space="preserve">, Y., </w:t>
      </w:r>
      <w:proofErr w:type="spellStart"/>
      <w:r w:rsidRPr="00187735">
        <w:rPr>
          <w:color w:val="000000"/>
        </w:rPr>
        <w:t>Leckman</w:t>
      </w:r>
      <w:proofErr w:type="spellEnd"/>
      <w:r w:rsidRPr="00187735">
        <w:rPr>
          <w:color w:val="000000"/>
        </w:rPr>
        <w:t xml:space="preserve">, J. F., de </w:t>
      </w:r>
      <w:proofErr w:type="spellStart"/>
      <w:r w:rsidRPr="00187735">
        <w:rPr>
          <w:color w:val="000000"/>
        </w:rPr>
        <w:t>Bragança</w:t>
      </w:r>
      <w:proofErr w:type="spellEnd"/>
      <w:r w:rsidRPr="00187735">
        <w:rPr>
          <w:color w:val="000000"/>
        </w:rPr>
        <w:t xml:space="preserve"> Pereira, C., do Rosario, M. C., &amp; Miguel, E. C. (2013). Trajectory in obsessive-compulsive disorder comorbidities. </w:t>
      </w:r>
      <w:proofErr w:type="spellStart"/>
      <w:r w:rsidRPr="00187735">
        <w:rPr>
          <w:i/>
          <w:iCs/>
          <w:color w:val="000000"/>
        </w:rPr>
        <w:t>Eur</w:t>
      </w:r>
      <w:proofErr w:type="spellEnd"/>
      <w:r w:rsidRPr="00187735">
        <w:rPr>
          <w:i/>
          <w:iCs/>
          <w:color w:val="000000"/>
        </w:rPr>
        <w:t xml:space="preserve"> </w:t>
      </w:r>
      <w:proofErr w:type="spellStart"/>
      <w:r w:rsidRPr="00187735">
        <w:rPr>
          <w:i/>
          <w:iCs/>
          <w:color w:val="000000"/>
        </w:rPr>
        <w:t>Neuropsychopharmacol</w:t>
      </w:r>
      <w:proofErr w:type="spellEnd"/>
      <w:r w:rsidRPr="00187735">
        <w:rPr>
          <w:color w:val="000000"/>
        </w:rPr>
        <w:t xml:space="preserve">, </w:t>
      </w:r>
      <w:r w:rsidRPr="00187735">
        <w:rPr>
          <w:i/>
          <w:iCs/>
          <w:color w:val="000000"/>
        </w:rPr>
        <w:t>23</w:t>
      </w:r>
      <w:r w:rsidRPr="00187735">
        <w:rPr>
          <w:color w:val="000000"/>
        </w:rPr>
        <w:t>(7), 594–601. https://doi.org/10.1016/j.euroneuro.2012.08.006</w:t>
      </w:r>
    </w:p>
    <w:p w14:paraId="2D714AC2" w14:textId="77777777" w:rsidR="00187735" w:rsidRPr="00187735" w:rsidRDefault="00187735" w:rsidP="00187735">
      <w:pPr>
        <w:pStyle w:val="Bibliography"/>
        <w:rPr>
          <w:color w:val="000000"/>
        </w:rPr>
      </w:pPr>
      <w:r w:rsidRPr="00187735">
        <w:rPr>
          <w:color w:val="000000"/>
        </w:rPr>
        <w:t xml:space="preserve">de Wit, S. J., Alonso, P., </w:t>
      </w:r>
      <w:proofErr w:type="spellStart"/>
      <w:r w:rsidRPr="00187735">
        <w:rPr>
          <w:color w:val="000000"/>
        </w:rPr>
        <w:t>Schweren</w:t>
      </w:r>
      <w:proofErr w:type="spellEnd"/>
      <w:r w:rsidRPr="00187735">
        <w:rPr>
          <w:color w:val="000000"/>
        </w:rPr>
        <w:t xml:space="preserve">, L., </w:t>
      </w:r>
      <w:proofErr w:type="spellStart"/>
      <w:r w:rsidRPr="00187735">
        <w:rPr>
          <w:color w:val="000000"/>
        </w:rPr>
        <w:t>Mataix</w:t>
      </w:r>
      <w:proofErr w:type="spellEnd"/>
      <w:r w:rsidRPr="00187735">
        <w:rPr>
          <w:color w:val="000000"/>
        </w:rPr>
        <w:t xml:space="preserve">-Cols, D., Lochner, C., </w:t>
      </w:r>
      <w:proofErr w:type="spellStart"/>
      <w:r w:rsidRPr="00187735">
        <w:rPr>
          <w:color w:val="000000"/>
        </w:rPr>
        <w:t>Menchón</w:t>
      </w:r>
      <w:proofErr w:type="spellEnd"/>
      <w:r w:rsidRPr="00187735">
        <w:rPr>
          <w:color w:val="000000"/>
        </w:rPr>
        <w:t xml:space="preserve">, J. M., Stein, D. J., Fouche, J.-P., Soriano-Mas, C., Sato, J. R., Hoexter, M. Q., Denys, D., </w:t>
      </w:r>
      <w:proofErr w:type="spellStart"/>
      <w:r w:rsidRPr="00187735">
        <w:rPr>
          <w:color w:val="000000"/>
        </w:rPr>
        <w:t>Nakamae</w:t>
      </w:r>
      <w:proofErr w:type="spellEnd"/>
      <w:r w:rsidRPr="00187735">
        <w:rPr>
          <w:color w:val="000000"/>
        </w:rPr>
        <w:t xml:space="preserve">, T., Nishida, S., Kwon, J. S., Jang, J. H., </w:t>
      </w:r>
      <w:proofErr w:type="spellStart"/>
      <w:r w:rsidRPr="00187735">
        <w:rPr>
          <w:color w:val="000000"/>
        </w:rPr>
        <w:t>Busatto</w:t>
      </w:r>
      <w:proofErr w:type="spellEnd"/>
      <w:r w:rsidRPr="00187735">
        <w:rPr>
          <w:color w:val="000000"/>
        </w:rPr>
        <w:t xml:space="preserve">, G. F., </w:t>
      </w:r>
      <w:proofErr w:type="spellStart"/>
      <w:r w:rsidRPr="00187735">
        <w:rPr>
          <w:color w:val="000000"/>
        </w:rPr>
        <w:t>Cardoner</w:t>
      </w:r>
      <w:proofErr w:type="spellEnd"/>
      <w:r w:rsidRPr="00187735">
        <w:rPr>
          <w:color w:val="000000"/>
        </w:rPr>
        <w:t xml:space="preserve">, N., Cath, D. C., … van den Heuvel, O. A. (2014). Multicenter Voxel-Based Morphometry Mega-Analysis of </w:t>
      </w:r>
      <w:r w:rsidRPr="00187735">
        <w:rPr>
          <w:color w:val="000000"/>
        </w:rPr>
        <w:lastRenderedPageBreak/>
        <w:t xml:space="preserve">Structural Brain Scans in Obsessive-Compulsive Disorder. </w:t>
      </w:r>
      <w:r w:rsidRPr="00187735">
        <w:rPr>
          <w:i/>
          <w:iCs/>
          <w:color w:val="000000"/>
        </w:rPr>
        <w:t>American Journal of Psychiatry</w:t>
      </w:r>
      <w:r w:rsidRPr="00187735">
        <w:rPr>
          <w:color w:val="000000"/>
        </w:rPr>
        <w:t xml:space="preserve">, </w:t>
      </w:r>
      <w:r w:rsidRPr="00187735">
        <w:rPr>
          <w:i/>
          <w:iCs/>
          <w:color w:val="000000"/>
        </w:rPr>
        <w:t>171</w:t>
      </w:r>
      <w:r w:rsidRPr="00187735">
        <w:rPr>
          <w:color w:val="000000"/>
        </w:rPr>
        <w:t>(3), 340–349. https://doi.org/10.1176/appi.ajp.2013.13040574</w:t>
      </w:r>
    </w:p>
    <w:p w14:paraId="6E4DB237" w14:textId="77777777" w:rsidR="00187735" w:rsidRPr="00187735" w:rsidRDefault="00187735" w:rsidP="00187735">
      <w:pPr>
        <w:pStyle w:val="Bibliography"/>
        <w:rPr>
          <w:color w:val="000000"/>
        </w:rPr>
      </w:pPr>
      <w:r w:rsidRPr="00187735">
        <w:rPr>
          <w:color w:val="000000"/>
        </w:rPr>
        <w:t xml:space="preserve">Enrico, P., Delvecchio, G., </w:t>
      </w:r>
      <w:proofErr w:type="spellStart"/>
      <w:r w:rsidRPr="00187735">
        <w:rPr>
          <w:color w:val="000000"/>
        </w:rPr>
        <w:t>Turtulici</w:t>
      </w:r>
      <w:proofErr w:type="spellEnd"/>
      <w:r w:rsidRPr="00187735">
        <w:rPr>
          <w:color w:val="000000"/>
        </w:rPr>
        <w:t xml:space="preserve">, N., </w:t>
      </w:r>
      <w:proofErr w:type="spellStart"/>
      <w:r w:rsidRPr="00187735">
        <w:rPr>
          <w:color w:val="000000"/>
        </w:rPr>
        <w:t>Pigoni</w:t>
      </w:r>
      <w:proofErr w:type="spellEnd"/>
      <w:r w:rsidRPr="00187735">
        <w:rPr>
          <w:color w:val="000000"/>
        </w:rPr>
        <w:t xml:space="preserve">, A., Villa, F. M., </w:t>
      </w:r>
      <w:proofErr w:type="spellStart"/>
      <w:r w:rsidRPr="00187735">
        <w:rPr>
          <w:color w:val="000000"/>
        </w:rPr>
        <w:t>Perlini</w:t>
      </w:r>
      <w:proofErr w:type="spellEnd"/>
      <w:r w:rsidRPr="00187735">
        <w:rPr>
          <w:color w:val="000000"/>
        </w:rPr>
        <w:t xml:space="preserve">, C., Rossetti, M. G., </w:t>
      </w:r>
      <w:proofErr w:type="spellStart"/>
      <w:r w:rsidRPr="00187735">
        <w:rPr>
          <w:color w:val="000000"/>
        </w:rPr>
        <w:t>Bellani</w:t>
      </w:r>
      <w:proofErr w:type="spellEnd"/>
      <w:r w:rsidRPr="00187735">
        <w:rPr>
          <w:color w:val="000000"/>
        </w:rPr>
        <w:t xml:space="preserve">, M., </w:t>
      </w:r>
      <w:proofErr w:type="spellStart"/>
      <w:r w:rsidRPr="00187735">
        <w:rPr>
          <w:color w:val="000000"/>
        </w:rPr>
        <w:t>Lasalvia</w:t>
      </w:r>
      <w:proofErr w:type="spellEnd"/>
      <w:r w:rsidRPr="00187735">
        <w:rPr>
          <w:color w:val="000000"/>
        </w:rPr>
        <w:t xml:space="preserve">, A., </w:t>
      </w:r>
      <w:proofErr w:type="spellStart"/>
      <w:r w:rsidRPr="00187735">
        <w:rPr>
          <w:color w:val="000000"/>
        </w:rPr>
        <w:t>Bonetto</w:t>
      </w:r>
      <w:proofErr w:type="spellEnd"/>
      <w:r w:rsidRPr="00187735">
        <w:rPr>
          <w:color w:val="000000"/>
        </w:rPr>
        <w:t xml:space="preserve">, C., Scocco, P., D’Agostino, A., </w:t>
      </w:r>
      <w:proofErr w:type="spellStart"/>
      <w:r w:rsidRPr="00187735">
        <w:rPr>
          <w:color w:val="000000"/>
        </w:rPr>
        <w:t>Torresani</w:t>
      </w:r>
      <w:proofErr w:type="spellEnd"/>
      <w:r w:rsidRPr="00187735">
        <w:rPr>
          <w:color w:val="000000"/>
        </w:rPr>
        <w:t xml:space="preserve">, S., </w:t>
      </w:r>
      <w:proofErr w:type="spellStart"/>
      <w:r w:rsidRPr="00187735">
        <w:rPr>
          <w:color w:val="000000"/>
        </w:rPr>
        <w:t>Imbesi</w:t>
      </w:r>
      <w:proofErr w:type="spellEnd"/>
      <w:r w:rsidRPr="00187735">
        <w:rPr>
          <w:color w:val="000000"/>
        </w:rPr>
        <w:t xml:space="preserve">, M., Bellini, F., Veronese, A., </w:t>
      </w:r>
      <w:proofErr w:type="spellStart"/>
      <w:r w:rsidRPr="00187735">
        <w:rPr>
          <w:color w:val="000000"/>
        </w:rPr>
        <w:t>Bocchio-Chiavetto</w:t>
      </w:r>
      <w:proofErr w:type="spellEnd"/>
      <w:r w:rsidRPr="00187735">
        <w:rPr>
          <w:color w:val="000000"/>
        </w:rPr>
        <w:t xml:space="preserve">, L., </w:t>
      </w:r>
      <w:proofErr w:type="spellStart"/>
      <w:r w:rsidRPr="00187735">
        <w:rPr>
          <w:color w:val="000000"/>
        </w:rPr>
        <w:t>Gennarelli</w:t>
      </w:r>
      <w:proofErr w:type="spellEnd"/>
      <w:r w:rsidRPr="00187735">
        <w:rPr>
          <w:color w:val="000000"/>
        </w:rPr>
        <w:t xml:space="preserve">, M., </w:t>
      </w:r>
      <w:proofErr w:type="spellStart"/>
      <w:r w:rsidRPr="00187735">
        <w:rPr>
          <w:color w:val="000000"/>
        </w:rPr>
        <w:t>Balestrieri</w:t>
      </w:r>
      <w:proofErr w:type="spellEnd"/>
      <w:r w:rsidRPr="00187735">
        <w:rPr>
          <w:color w:val="000000"/>
        </w:rPr>
        <w:t xml:space="preserve">, M., … Brambilla, P. (2021). Classification of Psychoses Based on Immunological Features: A Machine Learning Study in a Large Cohort of </w:t>
      </w:r>
      <w:proofErr w:type="gramStart"/>
      <w:r w:rsidRPr="00187735">
        <w:rPr>
          <w:color w:val="000000"/>
        </w:rPr>
        <w:t>First-Episode</w:t>
      </w:r>
      <w:proofErr w:type="gramEnd"/>
      <w:r w:rsidRPr="00187735">
        <w:rPr>
          <w:color w:val="000000"/>
        </w:rPr>
        <w:t xml:space="preserve"> and Chronic Patients. </w:t>
      </w:r>
      <w:r w:rsidRPr="00187735">
        <w:rPr>
          <w:i/>
          <w:iCs/>
          <w:color w:val="000000"/>
        </w:rPr>
        <w:t>Schizophrenia Bulletin</w:t>
      </w:r>
      <w:r w:rsidRPr="00187735">
        <w:rPr>
          <w:color w:val="000000"/>
        </w:rPr>
        <w:t xml:space="preserve">, </w:t>
      </w:r>
      <w:r w:rsidRPr="00187735">
        <w:rPr>
          <w:i/>
          <w:iCs/>
          <w:color w:val="000000"/>
        </w:rPr>
        <w:t>47</w:t>
      </w:r>
      <w:r w:rsidRPr="00187735">
        <w:rPr>
          <w:color w:val="000000"/>
        </w:rPr>
        <w:t>(4), 1141–1155. https://doi.org/10.1093/schbul/sbaa190</w:t>
      </w:r>
    </w:p>
    <w:p w14:paraId="35BADB99" w14:textId="77777777" w:rsidR="00187735" w:rsidRPr="00187735" w:rsidRDefault="00187735" w:rsidP="00187735">
      <w:pPr>
        <w:pStyle w:val="Bibliography"/>
        <w:rPr>
          <w:color w:val="000000"/>
        </w:rPr>
      </w:pPr>
      <w:r w:rsidRPr="00187735">
        <w:rPr>
          <w:color w:val="000000"/>
        </w:rPr>
        <w:t xml:space="preserve">Friedman, J. H. (2001). Greedy Function Approximation: A Gradient Boosting Machine. </w:t>
      </w:r>
      <w:r w:rsidRPr="00187735">
        <w:rPr>
          <w:i/>
          <w:iCs/>
          <w:color w:val="000000"/>
        </w:rPr>
        <w:t>The Annals of Statistics</w:t>
      </w:r>
      <w:r w:rsidRPr="00187735">
        <w:rPr>
          <w:color w:val="000000"/>
        </w:rPr>
        <w:t xml:space="preserve">, </w:t>
      </w:r>
      <w:r w:rsidRPr="00187735">
        <w:rPr>
          <w:i/>
          <w:iCs/>
          <w:color w:val="000000"/>
        </w:rPr>
        <w:t>29</w:t>
      </w:r>
      <w:r w:rsidRPr="00187735">
        <w:rPr>
          <w:color w:val="000000"/>
        </w:rPr>
        <w:t>(5), 1189–1232.</w:t>
      </w:r>
    </w:p>
    <w:p w14:paraId="5C873A8C" w14:textId="77777777" w:rsidR="00187735" w:rsidRPr="00187735" w:rsidRDefault="00187735" w:rsidP="00187735">
      <w:pPr>
        <w:pStyle w:val="Bibliography"/>
        <w:rPr>
          <w:color w:val="000000"/>
        </w:rPr>
      </w:pPr>
      <w:r w:rsidRPr="00187735">
        <w:rPr>
          <w:color w:val="000000"/>
        </w:rPr>
        <w:t xml:space="preserve">Gillan, C. M., &amp; Robbins, T. W. (2014). Goal-directed learning and obsessive–compulsive disorder. </w:t>
      </w:r>
      <w:r w:rsidRPr="00187735">
        <w:rPr>
          <w:i/>
          <w:iCs/>
          <w:color w:val="000000"/>
        </w:rPr>
        <w:t>Phil. Trans. R. Soc. B</w:t>
      </w:r>
      <w:r w:rsidRPr="00187735">
        <w:rPr>
          <w:color w:val="000000"/>
        </w:rPr>
        <w:t xml:space="preserve">, </w:t>
      </w:r>
      <w:r w:rsidRPr="00187735">
        <w:rPr>
          <w:i/>
          <w:iCs/>
          <w:color w:val="000000"/>
        </w:rPr>
        <w:t>369</w:t>
      </w:r>
      <w:r w:rsidRPr="00187735">
        <w:rPr>
          <w:color w:val="000000"/>
        </w:rPr>
        <w:t>(1655), 20130475–20130475. https://doi.org/10.1098/rstb.2013.0475</w:t>
      </w:r>
    </w:p>
    <w:p w14:paraId="4ADDEF04" w14:textId="77777777" w:rsidR="00187735" w:rsidRPr="00187735" w:rsidRDefault="00187735" w:rsidP="00187735">
      <w:pPr>
        <w:pStyle w:val="Bibliography"/>
        <w:rPr>
          <w:color w:val="000000"/>
        </w:rPr>
      </w:pPr>
      <w:proofErr w:type="spellStart"/>
      <w:r w:rsidRPr="00187735">
        <w:rPr>
          <w:color w:val="000000"/>
        </w:rPr>
        <w:t>Graybiel</w:t>
      </w:r>
      <w:proofErr w:type="spellEnd"/>
      <w:r w:rsidRPr="00187735">
        <w:rPr>
          <w:color w:val="000000"/>
        </w:rPr>
        <w:t xml:space="preserve">, A. M., &amp; Rauch, S. L. (2000). Toward a Neurobiology of Obsessive-Compulsive Disorder. </w:t>
      </w:r>
      <w:r w:rsidRPr="00187735">
        <w:rPr>
          <w:i/>
          <w:iCs/>
          <w:color w:val="000000"/>
        </w:rPr>
        <w:t>Neuron</w:t>
      </w:r>
      <w:r w:rsidRPr="00187735">
        <w:rPr>
          <w:color w:val="000000"/>
        </w:rPr>
        <w:t xml:space="preserve">, </w:t>
      </w:r>
      <w:r w:rsidRPr="00187735">
        <w:rPr>
          <w:i/>
          <w:iCs/>
          <w:color w:val="000000"/>
        </w:rPr>
        <w:t>28</w:t>
      </w:r>
      <w:r w:rsidRPr="00187735">
        <w:rPr>
          <w:color w:val="000000"/>
        </w:rPr>
        <w:t>(2), 343–347. https://doi.org/10.1016/S0896-6273(00)00113-6</w:t>
      </w:r>
    </w:p>
    <w:p w14:paraId="3F274458" w14:textId="77777777" w:rsidR="00187735" w:rsidRPr="00187735" w:rsidRDefault="00187735" w:rsidP="00187735">
      <w:pPr>
        <w:pStyle w:val="Bibliography"/>
        <w:rPr>
          <w:color w:val="000000"/>
        </w:rPr>
      </w:pPr>
      <w:proofErr w:type="spellStart"/>
      <w:r w:rsidRPr="00187735">
        <w:rPr>
          <w:color w:val="000000"/>
        </w:rPr>
        <w:t>Guzick</w:t>
      </w:r>
      <w:proofErr w:type="spellEnd"/>
      <w:r w:rsidRPr="00187735">
        <w:rPr>
          <w:color w:val="000000"/>
        </w:rPr>
        <w:t xml:space="preserve">, A. G., Cooke, D. L., McNamara, J. P. H., Reid, A. M., Graziano, P. A., Lewin, A. B., Murphy, T. K., Goodman, W. K., Storch, E. A., &amp; </w:t>
      </w:r>
      <w:proofErr w:type="spellStart"/>
      <w:r w:rsidRPr="00187735">
        <w:rPr>
          <w:color w:val="000000"/>
        </w:rPr>
        <w:t>Geffken</w:t>
      </w:r>
      <w:proofErr w:type="spellEnd"/>
      <w:r w:rsidRPr="00187735">
        <w:rPr>
          <w:color w:val="000000"/>
        </w:rPr>
        <w:t xml:space="preserve">, G. R. (2019). Parents’ Perceptions of Internalizing and Externalizing Features in Childhood OCD. </w:t>
      </w:r>
      <w:r w:rsidRPr="00187735">
        <w:rPr>
          <w:i/>
          <w:iCs/>
          <w:color w:val="000000"/>
        </w:rPr>
        <w:t>Child Psychiatry Hum Dev</w:t>
      </w:r>
      <w:r w:rsidRPr="00187735">
        <w:rPr>
          <w:color w:val="000000"/>
        </w:rPr>
        <w:t xml:space="preserve">, </w:t>
      </w:r>
      <w:r w:rsidRPr="00187735">
        <w:rPr>
          <w:i/>
          <w:iCs/>
          <w:color w:val="000000"/>
        </w:rPr>
        <w:t>50</w:t>
      </w:r>
      <w:r w:rsidRPr="00187735">
        <w:rPr>
          <w:color w:val="000000"/>
        </w:rPr>
        <w:t>(4), 692–701. https://doi.org/10.1007/s10578-019-00873-w</w:t>
      </w:r>
    </w:p>
    <w:p w14:paraId="6075C047" w14:textId="77777777" w:rsidR="00187735" w:rsidRPr="00187735" w:rsidRDefault="00187735" w:rsidP="00187735">
      <w:pPr>
        <w:pStyle w:val="Bibliography"/>
        <w:rPr>
          <w:color w:val="000000"/>
        </w:rPr>
      </w:pPr>
      <w:r w:rsidRPr="00187735">
        <w:rPr>
          <w:color w:val="000000"/>
        </w:rPr>
        <w:t xml:space="preserve">Hagler, D. J., Hatton, </w:t>
      </w:r>
      <w:proofErr w:type="spellStart"/>
      <w:r w:rsidRPr="00187735">
        <w:rPr>
          <w:color w:val="000000"/>
        </w:rPr>
        <w:t>SeanN</w:t>
      </w:r>
      <w:proofErr w:type="spellEnd"/>
      <w:r w:rsidRPr="00187735">
        <w:rPr>
          <w:color w:val="000000"/>
        </w:rPr>
        <w:t xml:space="preserve">., Cornejo, M. D., Makowski, C., Fair, D. A., Dick, A. S., Sutherland, M. T., Casey, B. J., Barch, D. M., Harms, M. P., Watts, R., Bjork, J. M., </w:t>
      </w:r>
      <w:proofErr w:type="spellStart"/>
      <w:r w:rsidRPr="00187735">
        <w:rPr>
          <w:color w:val="000000"/>
        </w:rPr>
        <w:t>Garavan</w:t>
      </w:r>
      <w:proofErr w:type="spellEnd"/>
      <w:r w:rsidRPr="00187735">
        <w:rPr>
          <w:color w:val="000000"/>
        </w:rPr>
        <w:t xml:space="preserve">, H. P., Hilmer, L., </w:t>
      </w:r>
      <w:proofErr w:type="spellStart"/>
      <w:r w:rsidRPr="00187735">
        <w:rPr>
          <w:color w:val="000000"/>
        </w:rPr>
        <w:t>Pung</w:t>
      </w:r>
      <w:proofErr w:type="spellEnd"/>
      <w:r w:rsidRPr="00187735">
        <w:rPr>
          <w:color w:val="000000"/>
        </w:rPr>
        <w:t xml:space="preserve">, C. J., </w:t>
      </w:r>
      <w:proofErr w:type="spellStart"/>
      <w:r w:rsidRPr="00187735">
        <w:rPr>
          <w:color w:val="000000"/>
        </w:rPr>
        <w:t>Sicat</w:t>
      </w:r>
      <w:proofErr w:type="spellEnd"/>
      <w:r w:rsidRPr="00187735">
        <w:rPr>
          <w:color w:val="000000"/>
        </w:rPr>
        <w:t xml:space="preserve">, C. S., Kuperman, J., Bartsch, H., Xue, F., … Dale, A. M. (2019). Image processing and analysis methods for the Adolescent Brain </w:t>
      </w:r>
      <w:r w:rsidRPr="00187735">
        <w:rPr>
          <w:color w:val="000000"/>
        </w:rPr>
        <w:lastRenderedPageBreak/>
        <w:t xml:space="preserve">Cognitive Development Study. </w:t>
      </w:r>
      <w:proofErr w:type="spellStart"/>
      <w:r w:rsidRPr="00187735">
        <w:rPr>
          <w:i/>
          <w:iCs/>
          <w:color w:val="000000"/>
        </w:rPr>
        <w:t>NeuroImage</w:t>
      </w:r>
      <w:proofErr w:type="spellEnd"/>
      <w:r w:rsidRPr="00187735">
        <w:rPr>
          <w:color w:val="000000"/>
        </w:rPr>
        <w:t xml:space="preserve">, </w:t>
      </w:r>
      <w:r w:rsidRPr="00187735">
        <w:rPr>
          <w:i/>
          <w:iCs/>
          <w:color w:val="000000"/>
        </w:rPr>
        <w:t>202</w:t>
      </w:r>
      <w:r w:rsidRPr="00187735">
        <w:rPr>
          <w:color w:val="000000"/>
        </w:rPr>
        <w:t>, 116091. https://doi.org/10.1016/j.neuroimage.2019.116091</w:t>
      </w:r>
    </w:p>
    <w:p w14:paraId="205E5B9B" w14:textId="77777777" w:rsidR="00187735" w:rsidRPr="00187735" w:rsidRDefault="00187735" w:rsidP="00187735">
      <w:pPr>
        <w:pStyle w:val="Bibliography"/>
        <w:rPr>
          <w:color w:val="000000"/>
        </w:rPr>
      </w:pPr>
      <w:r w:rsidRPr="00187735">
        <w:rPr>
          <w:color w:val="000000"/>
        </w:rPr>
        <w:t xml:space="preserve">Hu, X., Du, M., Chen, L., Li, L., Zhou, M., Zhang, L., Liu, Q., Lu, L., </w:t>
      </w:r>
      <w:proofErr w:type="spellStart"/>
      <w:r w:rsidRPr="00187735">
        <w:rPr>
          <w:color w:val="000000"/>
        </w:rPr>
        <w:t>Mreedha</w:t>
      </w:r>
      <w:proofErr w:type="spellEnd"/>
      <w:r w:rsidRPr="00187735">
        <w:rPr>
          <w:color w:val="000000"/>
        </w:rPr>
        <w:t xml:space="preserve">, K., Huang, X., &amp; Gong, Q. (2017). Meta-analytic investigations of common and distinct grey matter alterations in youths and adults with obsessive-compulsive disorder. </w:t>
      </w:r>
      <w:r w:rsidRPr="00187735">
        <w:rPr>
          <w:i/>
          <w:iCs/>
          <w:color w:val="000000"/>
        </w:rPr>
        <w:t>Neuroscience &amp; Biobehavioral Reviews</w:t>
      </w:r>
      <w:r w:rsidRPr="00187735">
        <w:rPr>
          <w:color w:val="000000"/>
        </w:rPr>
        <w:t xml:space="preserve">, </w:t>
      </w:r>
      <w:r w:rsidRPr="00187735">
        <w:rPr>
          <w:i/>
          <w:iCs/>
          <w:color w:val="000000"/>
        </w:rPr>
        <w:t>78</w:t>
      </w:r>
      <w:r w:rsidRPr="00187735">
        <w:rPr>
          <w:color w:val="000000"/>
        </w:rPr>
        <w:t>, 91–103. https://doi.org/10.1016/j.neubiorev.2017.04.012</w:t>
      </w:r>
    </w:p>
    <w:p w14:paraId="5EED0DCB" w14:textId="77777777" w:rsidR="00187735" w:rsidRPr="00187735" w:rsidRDefault="00187735" w:rsidP="00187735">
      <w:pPr>
        <w:pStyle w:val="Bibliography"/>
        <w:rPr>
          <w:color w:val="000000"/>
        </w:rPr>
      </w:pPr>
      <w:r w:rsidRPr="00187735">
        <w:rPr>
          <w:color w:val="000000"/>
        </w:rPr>
        <w:t xml:space="preserve">James, G., Witten, D., Hastie, T., &amp; </w:t>
      </w:r>
      <w:proofErr w:type="spellStart"/>
      <w:r w:rsidRPr="00187735">
        <w:rPr>
          <w:color w:val="000000"/>
        </w:rPr>
        <w:t>Tibshirani</w:t>
      </w:r>
      <w:proofErr w:type="spellEnd"/>
      <w:r w:rsidRPr="00187735">
        <w:rPr>
          <w:color w:val="000000"/>
        </w:rPr>
        <w:t xml:space="preserve">, R. (2021). </w:t>
      </w:r>
      <w:r w:rsidRPr="00187735">
        <w:rPr>
          <w:i/>
          <w:iCs/>
          <w:color w:val="000000"/>
        </w:rPr>
        <w:t>An Introduction to Statistical Learning: With Applications in R</w:t>
      </w:r>
      <w:r w:rsidRPr="00187735">
        <w:rPr>
          <w:color w:val="000000"/>
        </w:rPr>
        <w:t>. Springer US. https://doi.org/10.1007/978-1-0716-1418-1</w:t>
      </w:r>
    </w:p>
    <w:p w14:paraId="4736FF56" w14:textId="77777777" w:rsidR="00187735" w:rsidRPr="00187735" w:rsidRDefault="00187735" w:rsidP="00187735">
      <w:pPr>
        <w:pStyle w:val="Bibliography"/>
        <w:rPr>
          <w:color w:val="000000"/>
        </w:rPr>
      </w:pPr>
      <w:proofErr w:type="spellStart"/>
      <w:r w:rsidRPr="00187735">
        <w:rPr>
          <w:color w:val="000000"/>
        </w:rPr>
        <w:t>Jovicich</w:t>
      </w:r>
      <w:proofErr w:type="spellEnd"/>
      <w:r w:rsidRPr="00187735">
        <w:rPr>
          <w:color w:val="000000"/>
        </w:rPr>
        <w:t xml:space="preserve">, J., </w:t>
      </w:r>
      <w:proofErr w:type="spellStart"/>
      <w:r w:rsidRPr="00187735">
        <w:rPr>
          <w:color w:val="000000"/>
        </w:rPr>
        <w:t>Czanner</w:t>
      </w:r>
      <w:proofErr w:type="spellEnd"/>
      <w:r w:rsidRPr="00187735">
        <w:rPr>
          <w:color w:val="000000"/>
        </w:rPr>
        <w:t xml:space="preserve">, S., Greve, D., Haley, E., van der </w:t>
      </w:r>
      <w:proofErr w:type="spellStart"/>
      <w:r w:rsidRPr="00187735">
        <w:rPr>
          <w:color w:val="000000"/>
        </w:rPr>
        <w:t>Kouwe</w:t>
      </w:r>
      <w:proofErr w:type="spellEnd"/>
      <w:r w:rsidRPr="00187735">
        <w:rPr>
          <w:color w:val="000000"/>
        </w:rPr>
        <w:t xml:space="preserve">, A., </w:t>
      </w:r>
      <w:proofErr w:type="spellStart"/>
      <w:r w:rsidRPr="00187735">
        <w:rPr>
          <w:color w:val="000000"/>
        </w:rPr>
        <w:t>Gollub</w:t>
      </w:r>
      <w:proofErr w:type="spellEnd"/>
      <w:r w:rsidRPr="00187735">
        <w:rPr>
          <w:color w:val="000000"/>
        </w:rPr>
        <w:t xml:space="preserve">, R., Kennedy, D., Schmitt, F., Brown, G., </w:t>
      </w:r>
      <w:proofErr w:type="spellStart"/>
      <w:r w:rsidRPr="00187735">
        <w:rPr>
          <w:color w:val="000000"/>
        </w:rPr>
        <w:t>MacFall</w:t>
      </w:r>
      <w:proofErr w:type="spellEnd"/>
      <w:r w:rsidRPr="00187735">
        <w:rPr>
          <w:color w:val="000000"/>
        </w:rPr>
        <w:t xml:space="preserve">, J., Fischl, B., &amp; Dale, A. (2006). Reliability in multi-site structural MRI studies: Effects of gradient non-linearity correction on phantom and human data. </w:t>
      </w:r>
      <w:proofErr w:type="spellStart"/>
      <w:r w:rsidRPr="00187735">
        <w:rPr>
          <w:i/>
          <w:iCs/>
          <w:color w:val="000000"/>
        </w:rPr>
        <w:t>NeuroImage</w:t>
      </w:r>
      <w:proofErr w:type="spellEnd"/>
      <w:r w:rsidRPr="00187735">
        <w:rPr>
          <w:color w:val="000000"/>
        </w:rPr>
        <w:t xml:space="preserve">, </w:t>
      </w:r>
      <w:r w:rsidRPr="00187735">
        <w:rPr>
          <w:i/>
          <w:iCs/>
          <w:color w:val="000000"/>
        </w:rPr>
        <w:t>30</w:t>
      </w:r>
      <w:r w:rsidRPr="00187735">
        <w:rPr>
          <w:color w:val="000000"/>
        </w:rPr>
        <w:t>(2), 436–443. https://doi.org/10.1016/j.neuroimage.2005.09.046</w:t>
      </w:r>
    </w:p>
    <w:p w14:paraId="23EE50DF" w14:textId="77777777" w:rsidR="00187735" w:rsidRPr="00187735" w:rsidRDefault="00187735" w:rsidP="00187735">
      <w:pPr>
        <w:pStyle w:val="Bibliography"/>
        <w:rPr>
          <w:color w:val="000000"/>
        </w:rPr>
      </w:pPr>
      <w:proofErr w:type="spellStart"/>
      <w:r w:rsidRPr="00187735">
        <w:rPr>
          <w:color w:val="000000"/>
        </w:rPr>
        <w:t>Karno</w:t>
      </w:r>
      <w:proofErr w:type="spellEnd"/>
      <w:r w:rsidRPr="00187735">
        <w:rPr>
          <w:color w:val="000000"/>
        </w:rPr>
        <w:t xml:space="preserve">, M., Golding, J. M., Sorenson, S. B., &amp; Burnam, M. A. (1988). The Epidemiology of Obsessive-Compulsive Disorder in Five US Communities. </w:t>
      </w:r>
      <w:r w:rsidRPr="00187735">
        <w:rPr>
          <w:i/>
          <w:iCs/>
          <w:color w:val="000000"/>
        </w:rPr>
        <w:t>Arch Gen Psychiatry</w:t>
      </w:r>
      <w:r w:rsidRPr="00187735">
        <w:rPr>
          <w:color w:val="000000"/>
        </w:rPr>
        <w:t xml:space="preserve">, </w:t>
      </w:r>
      <w:r w:rsidRPr="00187735">
        <w:rPr>
          <w:i/>
          <w:iCs/>
          <w:color w:val="000000"/>
        </w:rPr>
        <w:t>45</w:t>
      </w:r>
      <w:r w:rsidRPr="00187735">
        <w:rPr>
          <w:color w:val="000000"/>
        </w:rPr>
        <w:t>(12), 1094–1099. https://doi.org/10.1001/archpsyc.1988.01800360042006</w:t>
      </w:r>
    </w:p>
    <w:p w14:paraId="08A1518F" w14:textId="77777777" w:rsidR="00187735" w:rsidRPr="00187735" w:rsidRDefault="00187735" w:rsidP="00187735">
      <w:pPr>
        <w:pStyle w:val="Bibliography"/>
        <w:rPr>
          <w:color w:val="000000"/>
        </w:rPr>
      </w:pPr>
      <w:r w:rsidRPr="00187735">
        <w:rPr>
          <w:color w:val="000000"/>
        </w:rPr>
        <w:t xml:space="preserve">Kessler, R. C., </w:t>
      </w:r>
      <w:proofErr w:type="spellStart"/>
      <w:r w:rsidRPr="00187735">
        <w:rPr>
          <w:color w:val="000000"/>
        </w:rPr>
        <w:t>Ormel</w:t>
      </w:r>
      <w:proofErr w:type="spellEnd"/>
      <w:r w:rsidRPr="00187735">
        <w:rPr>
          <w:color w:val="000000"/>
        </w:rPr>
        <w:t xml:space="preserve">, J., Petukhova, M., McLaughlin, K. A., Green, J. G., Russo, L. J., Stein, D. J., Zaslavsky, A. M., Aguilar-Gaxiola, S., Alonso, J., Andrade, L., </w:t>
      </w:r>
      <w:proofErr w:type="spellStart"/>
      <w:r w:rsidRPr="00187735">
        <w:rPr>
          <w:color w:val="000000"/>
        </w:rPr>
        <w:t>Benjet</w:t>
      </w:r>
      <w:proofErr w:type="spellEnd"/>
      <w:r w:rsidRPr="00187735">
        <w:rPr>
          <w:color w:val="000000"/>
        </w:rPr>
        <w:t xml:space="preserve">, C., de Girolamo, G., de Graaf, R., </w:t>
      </w:r>
      <w:proofErr w:type="spellStart"/>
      <w:r w:rsidRPr="00187735">
        <w:rPr>
          <w:color w:val="000000"/>
        </w:rPr>
        <w:t>Demyttenaere</w:t>
      </w:r>
      <w:proofErr w:type="spellEnd"/>
      <w:r w:rsidRPr="00187735">
        <w:rPr>
          <w:color w:val="000000"/>
        </w:rPr>
        <w:t xml:space="preserve">, K., Fayyad, J., </w:t>
      </w:r>
      <w:proofErr w:type="spellStart"/>
      <w:r w:rsidRPr="00187735">
        <w:rPr>
          <w:color w:val="000000"/>
        </w:rPr>
        <w:t>Haro</w:t>
      </w:r>
      <w:proofErr w:type="spellEnd"/>
      <w:r w:rsidRPr="00187735">
        <w:rPr>
          <w:color w:val="000000"/>
        </w:rPr>
        <w:t xml:space="preserve">, J. M., Hu, C. </w:t>
      </w:r>
      <w:proofErr w:type="spellStart"/>
      <w:r w:rsidRPr="00187735">
        <w:rPr>
          <w:color w:val="000000"/>
        </w:rPr>
        <w:t>yi</w:t>
      </w:r>
      <w:proofErr w:type="spellEnd"/>
      <w:r w:rsidRPr="00187735">
        <w:rPr>
          <w:color w:val="000000"/>
        </w:rPr>
        <w:t xml:space="preserve">, Karam, A., … </w:t>
      </w:r>
      <w:proofErr w:type="spellStart"/>
      <w:r w:rsidRPr="00187735">
        <w:rPr>
          <w:color w:val="000000"/>
        </w:rPr>
        <w:t>Üstün</w:t>
      </w:r>
      <w:proofErr w:type="spellEnd"/>
      <w:r w:rsidRPr="00187735">
        <w:rPr>
          <w:color w:val="000000"/>
        </w:rPr>
        <w:t xml:space="preserve">, T. B. (2011). Development of Lifetime Comorbidity in the World Health Organization World Mental Health Surveys. </w:t>
      </w:r>
      <w:r w:rsidRPr="00187735">
        <w:rPr>
          <w:i/>
          <w:iCs/>
          <w:color w:val="000000"/>
        </w:rPr>
        <w:t>Arch Gen Psychiatry</w:t>
      </w:r>
      <w:r w:rsidRPr="00187735">
        <w:rPr>
          <w:color w:val="000000"/>
        </w:rPr>
        <w:t xml:space="preserve">, </w:t>
      </w:r>
      <w:r w:rsidRPr="00187735">
        <w:rPr>
          <w:i/>
          <w:iCs/>
          <w:color w:val="000000"/>
        </w:rPr>
        <w:t>68</w:t>
      </w:r>
      <w:r w:rsidRPr="00187735">
        <w:rPr>
          <w:color w:val="000000"/>
        </w:rPr>
        <w:t>(1), 90–100. https://doi.org/10.1001/archgenpsychiatry.2010.180</w:t>
      </w:r>
    </w:p>
    <w:p w14:paraId="2FC2868F" w14:textId="77777777" w:rsidR="00187735" w:rsidRPr="00187735" w:rsidRDefault="00187735" w:rsidP="00187735">
      <w:pPr>
        <w:pStyle w:val="Bibliography"/>
        <w:rPr>
          <w:color w:val="000000"/>
        </w:rPr>
      </w:pPr>
      <w:r w:rsidRPr="00187735">
        <w:rPr>
          <w:color w:val="000000"/>
        </w:rPr>
        <w:lastRenderedPageBreak/>
        <w:t xml:space="preserve">Kohn, N., Eickhoff, S. B., Scheller, M., Laird, A. R., Fox, P. T., &amp; Habel, U. (2014). Neural network of cognitive emotion regulation—An ALE meta-analysis and MACM analysis. </w:t>
      </w:r>
      <w:r w:rsidRPr="00187735">
        <w:rPr>
          <w:i/>
          <w:iCs/>
          <w:color w:val="000000"/>
        </w:rPr>
        <w:t>Neuroimage</w:t>
      </w:r>
      <w:r w:rsidRPr="00187735">
        <w:rPr>
          <w:color w:val="000000"/>
        </w:rPr>
        <w:t xml:space="preserve">, </w:t>
      </w:r>
      <w:r w:rsidRPr="00187735">
        <w:rPr>
          <w:i/>
          <w:iCs/>
          <w:color w:val="000000"/>
        </w:rPr>
        <w:t>87</w:t>
      </w:r>
      <w:r w:rsidRPr="00187735">
        <w:rPr>
          <w:color w:val="000000"/>
        </w:rPr>
        <w:t>, 345–355. https://doi.org/10.1016/j.neuroimage.2013.11.001</w:t>
      </w:r>
    </w:p>
    <w:p w14:paraId="54B0EAD9" w14:textId="77777777" w:rsidR="00187735" w:rsidRPr="00187735" w:rsidRDefault="00187735" w:rsidP="00187735">
      <w:pPr>
        <w:pStyle w:val="Bibliography"/>
        <w:rPr>
          <w:color w:val="000000"/>
        </w:rPr>
      </w:pPr>
      <w:r w:rsidRPr="00187735">
        <w:rPr>
          <w:color w:val="000000"/>
        </w:rPr>
        <w:t xml:space="preserve">Nelson, E. C., Hanna, G. L., </w:t>
      </w:r>
      <w:proofErr w:type="spellStart"/>
      <w:r w:rsidRPr="00187735">
        <w:rPr>
          <w:color w:val="000000"/>
        </w:rPr>
        <w:t>Hudziak</w:t>
      </w:r>
      <w:proofErr w:type="spellEnd"/>
      <w:r w:rsidRPr="00187735">
        <w:rPr>
          <w:color w:val="000000"/>
        </w:rPr>
        <w:t xml:space="preserve">, J. J., </w:t>
      </w:r>
      <w:proofErr w:type="spellStart"/>
      <w:r w:rsidRPr="00187735">
        <w:rPr>
          <w:color w:val="000000"/>
        </w:rPr>
        <w:t>Botteron</w:t>
      </w:r>
      <w:proofErr w:type="spellEnd"/>
      <w:r w:rsidRPr="00187735">
        <w:rPr>
          <w:color w:val="000000"/>
        </w:rPr>
        <w:t xml:space="preserve">, K. N., Heath, A. C., &amp; Todd, R. D. (2001). Obsessive-Compulsive Scale of the Child Behavior Checklist: Specificity, Sensitivity, and Predictive Power. </w:t>
      </w:r>
      <w:r w:rsidRPr="00187735">
        <w:rPr>
          <w:i/>
          <w:iCs/>
          <w:color w:val="000000"/>
        </w:rPr>
        <w:t>Pediatrics</w:t>
      </w:r>
      <w:r w:rsidRPr="00187735">
        <w:rPr>
          <w:color w:val="000000"/>
        </w:rPr>
        <w:t xml:space="preserve">, </w:t>
      </w:r>
      <w:r w:rsidRPr="00187735">
        <w:rPr>
          <w:i/>
          <w:iCs/>
          <w:color w:val="000000"/>
        </w:rPr>
        <w:t>108</w:t>
      </w:r>
      <w:r w:rsidRPr="00187735">
        <w:rPr>
          <w:color w:val="000000"/>
        </w:rPr>
        <w:t>(1), e14–e14. https://doi.org/10.1542/peds.108.1.e14</w:t>
      </w:r>
    </w:p>
    <w:p w14:paraId="222E6AF0" w14:textId="77777777" w:rsidR="00187735" w:rsidRPr="00187735" w:rsidRDefault="00187735" w:rsidP="00187735">
      <w:pPr>
        <w:pStyle w:val="Bibliography"/>
        <w:rPr>
          <w:color w:val="000000"/>
        </w:rPr>
      </w:pPr>
      <w:proofErr w:type="spellStart"/>
      <w:r w:rsidRPr="00187735">
        <w:rPr>
          <w:color w:val="000000"/>
        </w:rPr>
        <w:t>Nosari</w:t>
      </w:r>
      <w:proofErr w:type="spellEnd"/>
      <w:r w:rsidRPr="00187735">
        <w:rPr>
          <w:color w:val="000000"/>
        </w:rPr>
        <w:t xml:space="preserve">, G., Delvecchio, G., </w:t>
      </w:r>
      <w:proofErr w:type="spellStart"/>
      <w:r w:rsidRPr="00187735">
        <w:rPr>
          <w:color w:val="000000"/>
        </w:rPr>
        <w:t>Diwadkar</w:t>
      </w:r>
      <w:proofErr w:type="spellEnd"/>
      <w:r w:rsidRPr="00187735">
        <w:rPr>
          <w:color w:val="000000"/>
        </w:rPr>
        <w:t xml:space="preserve">, V. A., &amp; Brambilla, P. (2024). Brain Imaging in Psychiatry. In A. Tasman, M. B. Riba, R. D. Alarcón, C. A. Alfonso, S. </w:t>
      </w:r>
      <w:proofErr w:type="spellStart"/>
      <w:r w:rsidRPr="00187735">
        <w:rPr>
          <w:color w:val="000000"/>
        </w:rPr>
        <w:t>Kanba</w:t>
      </w:r>
      <w:proofErr w:type="spellEnd"/>
      <w:r w:rsidRPr="00187735">
        <w:rPr>
          <w:color w:val="000000"/>
        </w:rPr>
        <w:t xml:space="preserve">, D. </w:t>
      </w:r>
      <w:proofErr w:type="spellStart"/>
      <w:r w:rsidRPr="00187735">
        <w:rPr>
          <w:color w:val="000000"/>
        </w:rPr>
        <w:t>Lecic-Tosevski</w:t>
      </w:r>
      <w:proofErr w:type="spellEnd"/>
      <w:r w:rsidRPr="00187735">
        <w:rPr>
          <w:color w:val="000000"/>
        </w:rPr>
        <w:t xml:space="preserve">, D. M. </w:t>
      </w:r>
      <w:proofErr w:type="spellStart"/>
      <w:r w:rsidRPr="00187735">
        <w:rPr>
          <w:color w:val="000000"/>
        </w:rPr>
        <w:t>Ndetei</w:t>
      </w:r>
      <w:proofErr w:type="spellEnd"/>
      <w:r w:rsidRPr="00187735">
        <w:rPr>
          <w:color w:val="000000"/>
        </w:rPr>
        <w:t xml:space="preserve">, C. H. Ng, &amp; T. G. Schulze (Eds.), </w:t>
      </w:r>
      <w:r w:rsidRPr="00187735">
        <w:rPr>
          <w:i/>
          <w:iCs/>
          <w:color w:val="000000"/>
        </w:rPr>
        <w:t>Tasman’s Psychiatry</w:t>
      </w:r>
      <w:r w:rsidRPr="00187735">
        <w:rPr>
          <w:color w:val="000000"/>
        </w:rPr>
        <w:t xml:space="preserve"> (pp. 1285–1316). Springer International Publishing. https://doi.org/10.1007/978-3-030-51366-5_115</w:t>
      </w:r>
    </w:p>
    <w:p w14:paraId="69C94670" w14:textId="77777777" w:rsidR="00187735" w:rsidRPr="00187735" w:rsidRDefault="00187735" w:rsidP="00187735">
      <w:pPr>
        <w:pStyle w:val="Bibliography"/>
        <w:rPr>
          <w:color w:val="000000"/>
        </w:rPr>
      </w:pPr>
      <w:r w:rsidRPr="00187735">
        <w:rPr>
          <w:color w:val="000000"/>
        </w:rPr>
        <w:t xml:space="preserve">Offord, D. R., Boyle, M. H., Racine, Y., </w:t>
      </w:r>
      <w:proofErr w:type="spellStart"/>
      <w:r w:rsidRPr="00187735">
        <w:rPr>
          <w:color w:val="000000"/>
        </w:rPr>
        <w:t>Szatmari</w:t>
      </w:r>
      <w:proofErr w:type="spellEnd"/>
      <w:r w:rsidRPr="00187735">
        <w:rPr>
          <w:color w:val="000000"/>
        </w:rPr>
        <w:t xml:space="preserve">, P., Fleming, J. E., Sanford, M., &amp; Lipman, E. L. (1996). Integrating Assessment Data from Multiple Informants. </w:t>
      </w:r>
      <w:r w:rsidRPr="00187735">
        <w:rPr>
          <w:i/>
          <w:iCs/>
          <w:color w:val="000000"/>
        </w:rPr>
        <w:t>Journal of the American Academy of Child &amp; Adolescent Psychiatry</w:t>
      </w:r>
      <w:r w:rsidRPr="00187735">
        <w:rPr>
          <w:color w:val="000000"/>
        </w:rPr>
        <w:t xml:space="preserve">, </w:t>
      </w:r>
      <w:r w:rsidRPr="00187735">
        <w:rPr>
          <w:i/>
          <w:iCs/>
          <w:color w:val="000000"/>
        </w:rPr>
        <w:t>35</w:t>
      </w:r>
      <w:r w:rsidRPr="00187735">
        <w:rPr>
          <w:color w:val="000000"/>
        </w:rPr>
        <w:t>(8), 1078–1085. https://doi.org/10.1097/00004583-199608000-00019</w:t>
      </w:r>
    </w:p>
    <w:p w14:paraId="69A01AF0" w14:textId="77777777" w:rsidR="00187735" w:rsidRPr="00187735" w:rsidRDefault="00187735" w:rsidP="00187735">
      <w:pPr>
        <w:pStyle w:val="Bibliography"/>
        <w:rPr>
          <w:color w:val="000000"/>
        </w:rPr>
      </w:pPr>
      <w:proofErr w:type="spellStart"/>
      <w:r w:rsidRPr="00187735">
        <w:rPr>
          <w:color w:val="000000"/>
        </w:rPr>
        <w:t>Pagliaccio</w:t>
      </w:r>
      <w:proofErr w:type="spellEnd"/>
      <w:r w:rsidRPr="00187735">
        <w:rPr>
          <w:color w:val="000000"/>
        </w:rPr>
        <w:t xml:space="preserve">, D., Durham, K., Fitzgerald, K. D., &amp; Marsh, R. (2021). Obsessive-Compulsive Symptoms Among Children in the Adolescent Brain and Cognitive Development Study: Clinical, Cognitive, and Brain Connectivity Correlates. </w:t>
      </w:r>
      <w:r w:rsidRPr="00187735">
        <w:rPr>
          <w:i/>
          <w:iCs/>
          <w:color w:val="000000"/>
        </w:rPr>
        <w:t>Biological Psychiatry: Cognitive Neuroscience and Neuroimaging</w:t>
      </w:r>
      <w:r w:rsidRPr="00187735">
        <w:rPr>
          <w:color w:val="000000"/>
        </w:rPr>
        <w:t xml:space="preserve">, </w:t>
      </w:r>
      <w:r w:rsidRPr="00187735">
        <w:rPr>
          <w:i/>
          <w:iCs/>
          <w:color w:val="000000"/>
        </w:rPr>
        <w:t>6</w:t>
      </w:r>
      <w:r w:rsidRPr="00187735">
        <w:rPr>
          <w:color w:val="000000"/>
        </w:rPr>
        <w:t>(4), 399–409. https://doi.org/10.1016/j.bpsc.2020.10.019</w:t>
      </w:r>
    </w:p>
    <w:p w14:paraId="3E366ABD" w14:textId="77777777" w:rsidR="00187735" w:rsidRPr="00187735" w:rsidRDefault="00187735" w:rsidP="00187735">
      <w:pPr>
        <w:pStyle w:val="Bibliography"/>
        <w:rPr>
          <w:color w:val="000000"/>
        </w:rPr>
      </w:pPr>
      <w:r w:rsidRPr="00187735">
        <w:rPr>
          <w:color w:val="000000"/>
          <w:lang w:val="nb-NO"/>
        </w:rPr>
        <w:t xml:space="preserve">Paul, S., </w:t>
      </w:r>
      <w:proofErr w:type="spellStart"/>
      <w:r w:rsidRPr="00187735">
        <w:rPr>
          <w:color w:val="000000"/>
          <w:lang w:val="nb-NO"/>
        </w:rPr>
        <w:t>Beucke</w:t>
      </w:r>
      <w:proofErr w:type="spellEnd"/>
      <w:r w:rsidRPr="00187735">
        <w:rPr>
          <w:color w:val="000000"/>
          <w:lang w:val="nb-NO"/>
        </w:rPr>
        <w:t xml:space="preserve">, J. C., </w:t>
      </w:r>
      <w:proofErr w:type="spellStart"/>
      <w:r w:rsidRPr="00187735">
        <w:rPr>
          <w:color w:val="000000"/>
          <w:lang w:val="nb-NO"/>
        </w:rPr>
        <w:t>Kaufmann</w:t>
      </w:r>
      <w:proofErr w:type="spellEnd"/>
      <w:r w:rsidRPr="00187735">
        <w:rPr>
          <w:color w:val="000000"/>
          <w:lang w:val="nb-NO"/>
        </w:rPr>
        <w:t xml:space="preserve">, C., </w:t>
      </w:r>
      <w:proofErr w:type="spellStart"/>
      <w:r w:rsidRPr="00187735">
        <w:rPr>
          <w:color w:val="000000"/>
          <w:lang w:val="nb-NO"/>
        </w:rPr>
        <w:t>Mersov</w:t>
      </w:r>
      <w:proofErr w:type="spellEnd"/>
      <w:r w:rsidRPr="00187735">
        <w:rPr>
          <w:color w:val="000000"/>
          <w:lang w:val="nb-NO"/>
        </w:rPr>
        <w:t xml:space="preserve">, A., </w:t>
      </w:r>
      <w:proofErr w:type="spellStart"/>
      <w:r w:rsidRPr="00187735">
        <w:rPr>
          <w:color w:val="000000"/>
          <w:lang w:val="nb-NO"/>
        </w:rPr>
        <w:t>Heinzel</w:t>
      </w:r>
      <w:proofErr w:type="spellEnd"/>
      <w:r w:rsidRPr="00187735">
        <w:rPr>
          <w:color w:val="000000"/>
          <w:lang w:val="nb-NO"/>
        </w:rPr>
        <w:t xml:space="preserve">, S., </w:t>
      </w:r>
      <w:proofErr w:type="spellStart"/>
      <w:r w:rsidRPr="00187735">
        <w:rPr>
          <w:color w:val="000000"/>
          <w:lang w:val="nb-NO"/>
        </w:rPr>
        <w:t>Kathmann</w:t>
      </w:r>
      <w:proofErr w:type="spellEnd"/>
      <w:r w:rsidRPr="00187735">
        <w:rPr>
          <w:color w:val="000000"/>
          <w:lang w:val="nb-NO"/>
        </w:rPr>
        <w:t xml:space="preserve">, N., &amp; Simon, D. (2019). </w:t>
      </w:r>
      <w:r w:rsidRPr="00187735">
        <w:rPr>
          <w:color w:val="000000"/>
        </w:rPr>
        <w:t xml:space="preserve">Amygdala–prefrontal connectivity during appraisal of symptom-related stimuli in </w:t>
      </w:r>
      <w:r w:rsidRPr="00187735">
        <w:rPr>
          <w:color w:val="000000"/>
        </w:rPr>
        <w:lastRenderedPageBreak/>
        <w:t xml:space="preserve">obsessive–compulsive disorder. </w:t>
      </w:r>
      <w:r w:rsidRPr="00187735">
        <w:rPr>
          <w:i/>
          <w:iCs/>
          <w:color w:val="000000"/>
        </w:rPr>
        <w:t>Psychol. Med</w:t>
      </w:r>
      <w:r w:rsidRPr="00187735">
        <w:rPr>
          <w:color w:val="000000"/>
        </w:rPr>
        <w:t xml:space="preserve">, </w:t>
      </w:r>
      <w:r w:rsidRPr="00187735">
        <w:rPr>
          <w:i/>
          <w:iCs/>
          <w:color w:val="000000"/>
        </w:rPr>
        <w:t>49</w:t>
      </w:r>
      <w:r w:rsidRPr="00187735">
        <w:rPr>
          <w:color w:val="000000"/>
        </w:rPr>
        <w:t>(2), 278–286. https://doi.org/10.1017/S003329171800079X</w:t>
      </w:r>
    </w:p>
    <w:p w14:paraId="48A9B0AC" w14:textId="77777777" w:rsidR="00187735" w:rsidRPr="00187735" w:rsidRDefault="00187735" w:rsidP="00187735">
      <w:pPr>
        <w:pStyle w:val="Bibliography"/>
        <w:rPr>
          <w:color w:val="000000"/>
        </w:rPr>
      </w:pPr>
      <w:proofErr w:type="spellStart"/>
      <w:r w:rsidRPr="00187735">
        <w:rPr>
          <w:color w:val="000000"/>
        </w:rPr>
        <w:t>Picó</w:t>
      </w:r>
      <w:proofErr w:type="spellEnd"/>
      <w:r w:rsidRPr="00187735">
        <w:rPr>
          <w:color w:val="000000"/>
        </w:rPr>
        <w:t xml:space="preserve">-Pérez, M., Moreira, P. S., de Melo Ferreira, V., </w:t>
      </w:r>
      <w:proofErr w:type="spellStart"/>
      <w:r w:rsidRPr="00187735">
        <w:rPr>
          <w:color w:val="000000"/>
        </w:rPr>
        <w:t>Radua</w:t>
      </w:r>
      <w:proofErr w:type="spellEnd"/>
      <w:r w:rsidRPr="00187735">
        <w:rPr>
          <w:color w:val="000000"/>
        </w:rPr>
        <w:t xml:space="preserve">, J., </w:t>
      </w:r>
      <w:proofErr w:type="spellStart"/>
      <w:r w:rsidRPr="00187735">
        <w:rPr>
          <w:color w:val="000000"/>
        </w:rPr>
        <w:t>Mataix</w:t>
      </w:r>
      <w:proofErr w:type="spellEnd"/>
      <w:r w:rsidRPr="00187735">
        <w:rPr>
          <w:color w:val="000000"/>
        </w:rPr>
        <w:t xml:space="preserve">-Cols, D., Sousa, N., Soriano-Mas, C., &amp; Morgado, P. (2020). Modality-specific overlaps in brain structure and function in obsessive-compulsive disorder: Multimodal meta-analysis of case-control MRI studies. </w:t>
      </w:r>
      <w:r w:rsidRPr="00187735">
        <w:rPr>
          <w:i/>
          <w:iCs/>
          <w:color w:val="000000"/>
        </w:rPr>
        <w:t>Neuroscience &amp; Biobehavioral Reviews</w:t>
      </w:r>
      <w:r w:rsidRPr="00187735">
        <w:rPr>
          <w:color w:val="000000"/>
        </w:rPr>
        <w:t xml:space="preserve">, </w:t>
      </w:r>
      <w:r w:rsidRPr="00187735">
        <w:rPr>
          <w:i/>
          <w:iCs/>
          <w:color w:val="000000"/>
        </w:rPr>
        <w:t>112</w:t>
      </w:r>
      <w:r w:rsidRPr="00187735">
        <w:rPr>
          <w:color w:val="000000"/>
        </w:rPr>
        <w:t>, 83–94. https://doi.org/10.1016/j.neubiorev.2020.01.033</w:t>
      </w:r>
    </w:p>
    <w:p w14:paraId="30EB926C" w14:textId="77777777" w:rsidR="00187735" w:rsidRPr="00187735" w:rsidRDefault="00187735" w:rsidP="00187735">
      <w:pPr>
        <w:pStyle w:val="Bibliography"/>
        <w:rPr>
          <w:color w:val="000000"/>
        </w:rPr>
      </w:pPr>
      <w:r w:rsidRPr="00187735">
        <w:rPr>
          <w:color w:val="000000"/>
        </w:rPr>
        <w:t xml:space="preserve">Ren, H., Wang, X., Wang, S., &amp; Zhang, Z. (2019). Predict Fluid Intelligence of Adolescent Using Ensemble Learning. In K. M. Pohl, W. K. Thompson, E. </w:t>
      </w:r>
      <w:proofErr w:type="spellStart"/>
      <w:r w:rsidRPr="00187735">
        <w:rPr>
          <w:color w:val="000000"/>
        </w:rPr>
        <w:t>Adeli</w:t>
      </w:r>
      <w:proofErr w:type="spellEnd"/>
      <w:r w:rsidRPr="00187735">
        <w:rPr>
          <w:color w:val="000000"/>
        </w:rPr>
        <w:t xml:space="preserve">, &amp; M. G. </w:t>
      </w:r>
      <w:proofErr w:type="spellStart"/>
      <w:r w:rsidRPr="00187735">
        <w:rPr>
          <w:color w:val="000000"/>
        </w:rPr>
        <w:t>Linguraru</w:t>
      </w:r>
      <w:proofErr w:type="spellEnd"/>
      <w:r w:rsidRPr="00187735">
        <w:rPr>
          <w:color w:val="000000"/>
        </w:rPr>
        <w:t xml:space="preserve"> (Eds.), </w:t>
      </w:r>
      <w:r w:rsidRPr="00187735">
        <w:rPr>
          <w:i/>
          <w:iCs/>
          <w:color w:val="000000"/>
        </w:rPr>
        <w:t>Adolescent Brain Cognitive Development Neurocognitive Prediction</w:t>
      </w:r>
      <w:r w:rsidRPr="00187735">
        <w:rPr>
          <w:color w:val="000000"/>
        </w:rPr>
        <w:t xml:space="preserve"> (pp. 66–73). Springer International Publishing.</w:t>
      </w:r>
    </w:p>
    <w:p w14:paraId="585D0E34" w14:textId="77777777" w:rsidR="00187735" w:rsidRPr="00187735" w:rsidRDefault="00187735" w:rsidP="00187735">
      <w:pPr>
        <w:pStyle w:val="Bibliography"/>
        <w:rPr>
          <w:color w:val="000000"/>
        </w:rPr>
      </w:pPr>
      <w:r w:rsidRPr="00187735">
        <w:rPr>
          <w:color w:val="000000"/>
        </w:rPr>
        <w:t xml:space="preserve">Reyes, A. D. L. (2013). Strategic objectives for improving understanding of informant discrepancies in developmental psychopathology research. </w:t>
      </w:r>
      <w:r w:rsidRPr="00187735">
        <w:rPr>
          <w:i/>
          <w:iCs/>
          <w:color w:val="000000"/>
        </w:rPr>
        <w:t>Development and Psychopathology</w:t>
      </w:r>
      <w:r w:rsidRPr="00187735">
        <w:rPr>
          <w:color w:val="000000"/>
        </w:rPr>
        <w:t xml:space="preserve">, </w:t>
      </w:r>
      <w:r w:rsidRPr="00187735">
        <w:rPr>
          <w:i/>
          <w:iCs/>
          <w:color w:val="000000"/>
        </w:rPr>
        <w:t>25</w:t>
      </w:r>
      <w:r w:rsidRPr="00187735">
        <w:rPr>
          <w:color w:val="000000"/>
        </w:rPr>
        <w:t>(3), 669–682. https://doi.org/10.1017/S0954579413000096</w:t>
      </w:r>
    </w:p>
    <w:p w14:paraId="04F6B9FC" w14:textId="77777777" w:rsidR="00187735" w:rsidRPr="00187735" w:rsidRDefault="00187735" w:rsidP="00187735">
      <w:pPr>
        <w:pStyle w:val="Bibliography"/>
        <w:rPr>
          <w:color w:val="000000"/>
        </w:rPr>
      </w:pPr>
      <w:proofErr w:type="spellStart"/>
      <w:r w:rsidRPr="00187735">
        <w:rPr>
          <w:color w:val="000000"/>
        </w:rPr>
        <w:t>Salbach</w:t>
      </w:r>
      <w:proofErr w:type="spellEnd"/>
      <w:r w:rsidRPr="00187735">
        <w:rPr>
          <w:color w:val="000000"/>
        </w:rPr>
        <w:t xml:space="preserve">-Andrae, H., Lenz, K., &amp; Lehmkuhl, U. (2009). Patterns of agreement among parent, teacher and youth ratings in a referred sample. </w:t>
      </w:r>
      <w:r w:rsidRPr="00187735">
        <w:rPr>
          <w:i/>
          <w:iCs/>
          <w:color w:val="000000"/>
        </w:rPr>
        <w:t>European Psychiatry</w:t>
      </w:r>
      <w:r w:rsidRPr="00187735">
        <w:rPr>
          <w:color w:val="000000"/>
        </w:rPr>
        <w:t xml:space="preserve">, </w:t>
      </w:r>
      <w:r w:rsidRPr="00187735">
        <w:rPr>
          <w:i/>
          <w:iCs/>
          <w:color w:val="000000"/>
        </w:rPr>
        <w:t>24</w:t>
      </w:r>
      <w:r w:rsidRPr="00187735">
        <w:rPr>
          <w:color w:val="000000"/>
        </w:rPr>
        <w:t>(5), 345–351. https://doi.org/10.1016/j.eurpsy.2008.07.008</w:t>
      </w:r>
    </w:p>
    <w:p w14:paraId="0849AAE7" w14:textId="77777777" w:rsidR="00187735" w:rsidRPr="00187735" w:rsidRDefault="00187735" w:rsidP="00187735">
      <w:pPr>
        <w:pStyle w:val="Bibliography"/>
        <w:rPr>
          <w:color w:val="000000"/>
        </w:rPr>
      </w:pPr>
      <w:r w:rsidRPr="00187735">
        <w:rPr>
          <w:color w:val="000000"/>
        </w:rPr>
        <w:t xml:space="preserve">Shephard, E., Stern, E. R., van den Heuvel, O. A., Costa, D. L. C., </w:t>
      </w:r>
      <w:proofErr w:type="spellStart"/>
      <w:r w:rsidRPr="00187735">
        <w:rPr>
          <w:color w:val="000000"/>
        </w:rPr>
        <w:t>Batistuzzo</w:t>
      </w:r>
      <w:proofErr w:type="spellEnd"/>
      <w:r w:rsidRPr="00187735">
        <w:rPr>
          <w:color w:val="000000"/>
        </w:rPr>
        <w:t xml:space="preserve">, M. C., Godoy, P. B. G., Lopes, A. C., </w:t>
      </w:r>
      <w:proofErr w:type="spellStart"/>
      <w:r w:rsidRPr="00187735">
        <w:rPr>
          <w:color w:val="000000"/>
        </w:rPr>
        <w:t>Brunoni</w:t>
      </w:r>
      <w:proofErr w:type="spellEnd"/>
      <w:r w:rsidRPr="00187735">
        <w:rPr>
          <w:color w:val="000000"/>
        </w:rPr>
        <w:t xml:space="preserve">, A. R., Hoexter, M. Q., </w:t>
      </w:r>
      <w:proofErr w:type="spellStart"/>
      <w:r w:rsidRPr="00187735">
        <w:rPr>
          <w:color w:val="000000"/>
        </w:rPr>
        <w:t>Shavitt</w:t>
      </w:r>
      <w:proofErr w:type="spellEnd"/>
      <w:r w:rsidRPr="00187735">
        <w:rPr>
          <w:color w:val="000000"/>
        </w:rPr>
        <w:t xml:space="preserve">, R. G., Reddy, Y. C. J., Lochner, C., Stein, D. J., Simpson, H. B., &amp; Miguel, E. C. (2021). Toward a neurocircuit-based taxonomy to guide treatment of obsessive–compulsive disorder. </w:t>
      </w:r>
      <w:r w:rsidRPr="00187735">
        <w:rPr>
          <w:i/>
          <w:iCs/>
          <w:color w:val="000000"/>
        </w:rPr>
        <w:t>Mol Psychiatry</w:t>
      </w:r>
      <w:r w:rsidRPr="00187735">
        <w:rPr>
          <w:color w:val="000000"/>
        </w:rPr>
        <w:t xml:space="preserve">, </w:t>
      </w:r>
      <w:r w:rsidRPr="00187735">
        <w:rPr>
          <w:i/>
          <w:iCs/>
          <w:color w:val="000000"/>
        </w:rPr>
        <w:t>26</w:t>
      </w:r>
      <w:r w:rsidRPr="00187735">
        <w:rPr>
          <w:color w:val="000000"/>
        </w:rPr>
        <w:t>(9), 4583–4604. https://doi.org/10.1038/s41380-020-01007-8</w:t>
      </w:r>
    </w:p>
    <w:p w14:paraId="0D2E15CB" w14:textId="77777777" w:rsidR="00187735" w:rsidRPr="00187735" w:rsidRDefault="00187735" w:rsidP="00187735">
      <w:pPr>
        <w:pStyle w:val="Bibliography"/>
        <w:rPr>
          <w:color w:val="000000"/>
        </w:rPr>
      </w:pPr>
      <w:proofErr w:type="spellStart"/>
      <w:r w:rsidRPr="00187735">
        <w:rPr>
          <w:color w:val="000000"/>
        </w:rPr>
        <w:lastRenderedPageBreak/>
        <w:t>Shmueli</w:t>
      </w:r>
      <w:proofErr w:type="spellEnd"/>
      <w:r w:rsidRPr="00187735">
        <w:rPr>
          <w:color w:val="000000"/>
        </w:rPr>
        <w:t xml:space="preserve">, G. (2011, January 5). </w:t>
      </w:r>
      <w:r w:rsidRPr="00187735">
        <w:rPr>
          <w:i/>
          <w:iCs/>
          <w:color w:val="000000"/>
        </w:rPr>
        <w:t>To Explain or to Predict?</w:t>
      </w:r>
      <w:r w:rsidRPr="00187735">
        <w:rPr>
          <w:color w:val="000000"/>
        </w:rPr>
        <w:t xml:space="preserve"> arXiv.Org. https://doi.org/10.1214/10-STS330</w:t>
      </w:r>
    </w:p>
    <w:p w14:paraId="3C06D73A" w14:textId="77777777" w:rsidR="00187735" w:rsidRPr="00187735" w:rsidRDefault="00187735" w:rsidP="00187735">
      <w:pPr>
        <w:pStyle w:val="Bibliography"/>
        <w:rPr>
          <w:color w:val="000000"/>
        </w:rPr>
      </w:pPr>
      <w:proofErr w:type="spellStart"/>
      <w:r w:rsidRPr="00187735">
        <w:rPr>
          <w:color w:val="000000"/>
          <w:lang w:val="nb-NO"/>
        </w:rPr>
        <w:t>Silverman</w:t>
      </w:r>
      <w:proofErr w:type="spellEnd"/>
      <w:r w:rsidRPr="00187735">
        <w:rPr>
          <w:color w:val="000000"/>
          <w:lang w:val="nb-NO"/>
        </w:rPr>
        <w:t xml:space="preserve">, W. K., &amp; Eisen, A. R. (1992). </w:t>
      </w:r>
      <w:r w:rsidRPr="00187735">
        <w:rPr>
          <w:color w:val="000000"/>
        </w:rPr>
        <w:t xml:space="preserve">Age Differences in the Reliability of Parent and Child Reports of Child Anxious Symptomatology Using a Structured Interview. </w:t>
      </w:r>
      <w:r w:rsidRPr="00187735">
        <w:rPr>
          <w:i/>
          <w:iCs/>
          <w:color w:val="000000"/>
        </w:rPr>
        <w:t>Journal of the American Academy of Child &amp; Adolescent Psychiatry</w:t>
      </w:r>
      <w:r w:rsidRPr="00187735">
        <w:rPr>
          <w:color w:val="000000"/>
        </w:rPr>
        <w:t xml:space="preserve">, </w:t>
      </w:r>
      <w:r w:rsidRPr="00187735">
        <w:rPr>
          <w:i/>
          <w:iCs/>
          <w:color w:val="000000"/>
        </w:rPr>
        <w:t>31</w:t>
      </w:r>
      <w:r w:rsidRPr="00187735">
        <w:rPr>
          <w:color w:val="000000"/>
        </w:rPr>
        <w:t>(1), 117–124. https://doi.org/10.1097/00004583-199201000-00018</w:t>
      </w:r>
    </w:p>
    <w:p w14:paraId="6D7B94AC" w14:textId="77777777" w:rsidR="00187735" w:rsidRPr="00187735" w:rsidRDefault="00187735" w:rsidP="00187735">
      <w:pPr>
        <w:pStyle w:val="Bibliography"/>
        <w:rPr>
          <w:color w:val="000000"/>
        </w:rPr>
      </w:pPr>
      <w:r w:rsidRPr="00187735">
        <w:rPr>
          <w:color w:val="000000"/>
        </w:rPr>
        <w:t xml:space="preserve">Slade, T., &amp; Watson, D. (2006). The structure of common DSM-IV and ICD-10 mental disorders in the Australian general population. </w:t>
      </w:r>
      <w:r w:rsidRPr="00187735">
        <w:rPr>
          <w:i/>
          <w:iCs/>
          <w:color w:val="000000"/>
        </w:rPr>
        <w:t>Psychol. Med</w:t>
      </w:r>
      <w:r w:rsidRPr="00187735">
        <w:rPr>
          <w:color w:val="000000"/>
        </w:rPr>
        <w:t xml:space="preserve">, </w:t>
      </w:r>
      <w:r w:rsidRPr="00187735">
        <w:rPr>
          <w:i/>
          <w:iCs/>
          <w:color w:val="000000"/>
        </w:rPr>
        <w:t>36</w:t>
      </w:r>
      <w:r w:rsidRPr="00187735">
        <w:rPr>
          <w:color w:val="000000"/>
        </w:rPr>
        <w:t>(11), 1593–1600. https://doi.org/10.1017/S0033291706008452</w:t>
      </w:r>
    </w:p>
    <w:p w14:paraId="39038B10" w14:textId="77777777" w:rsidR="00187735" w:rsidRPr="00187735" w:rsidRDefault="00187735" w:rsidP="00187735">
      <w:pPr>
        <w:pStyle w:val="Bibliography"/>
        <w:rPr>
          <w:color w:val="000000"/>
        </w:rPr>
      </w:pPr>
      <w:r w:rsidRPr="00187735">
        <w:rPr>
          <w:color w:val="000000"/>
        </w:rPr>
        <w:t xml:space="preserve">Stern, E. R., Collins, K. A., Bragdon, L. B., Eng, G. K., Recchia, N., Coffey, B. J., </w:t>
      </w:r>
      <w:proofErr w:type="spellStart"/>
      <w:r w:rsidRPr="00187735">
        <w:rPr>
          <w:color w:val="000000"/>
        </w:rPr>
        <w:t>Leibu</w:t>
      </w:r>
      <w:proofErr w:type="spellEnd"/>
      <w:r w:rsidRPr="00187735">
        <w:rPr>
          <w:color w:val="000000"/>
        </w:rPr>
        <w:t xml:space="preserve">, E., </w:t>
      </w:r>
      <w:proofErr w:type="spellStart"/>
      <w:r w:rsidRPr="00187735">
        <w:rPr>
          <w:color w:val="000000"/>
        </w:rPr>
        <w:t>Murrough</w:t>
      </w:r>
      <w:proofErr w:type="spellEnd"/>
      <w:r w:rsidRPr="00187735">
        <w:rPr>
          <w:color w:val="000000"/>
        </w:rPr>
        <w:t xml:space="preserve">, J. W., </w:t>
      </w:r>
      <w:proofErr w:type="spellStart"/>
      <w:r w:rsidRPr="00187735">
        <w:rPr>
          <w:color w:val="000000"/>
        </w:rPr>
        <w:t>Tobe</w:t>
      </w:r>
      <w:proofErr w:type="spellEnd"/>
      <w:r w:rsidRPr="00187735">
        <w:rPr>
          <w:color w:val="000000"/>
        </w:rPr>
        <w:t xml:space="preserve">, R. H., </w:t>
      </w:r>
      <w:proofErr w:type="spellStart"/>
      <w:r w:rsidRPr="00187735">
        <w:rPr>
          <w:color w:val="000000"/>
        </w:rPr>
        <w:t>Iosifescu</w:t>
      </w:r>
      <w:proofErr w:type="spellEnd"/>
      <w:r w:rsidRPr="00187735">
        <w:rPr>
          <w:color w:val="000000"/>
        </w:rPr>
        <w:t xml:space="preserve">, D. V., Burdick, K. E., &amp; Goodman, W. K. (2025). Randomized Controlled Trial of the Effects of High-Dose Ondansetron on Clinical Symptoms and Brain Connectivity in Obsessive-Compulsive and Tic Disorders. </w:t>
      </w:r>
      <w:r w:rsidRPr="00187735">
        <w:rPr>
          <w:i/>
          <w:iCs/>
          <w:color w:val="000000"/>
        </w:rPr>
        <w:t>American Journal of Psychiatry</w:t>
      </w:r>
      <w:r w:rsidRPr="00187735">
        <w:rPr>
          <w:color w:val="000000"/>
        </w:rPr>
        <w:t xml:space="preserve">, </w:t>
      </w:r>
      <w:r w:rsidRPr="00187735">
        <w:rPr>
          <w:i/>
          <w:iCs/>
          <w:color w:val="000000"/>
        </w:rPr>
        <w:t>182</w:t>
      </w:r>
      <w:r w:rsidRPr="00187735">
        <w:rPr>
          <w:color w:val="000000"/>
        </w:rPr>
        <w:t>(3), 285–296. https://doi.org/10.1176/appi.ajp.20240294</w:t>
      </w:r>
    </w:p>
    <w:p w14:paraId="57FAB2F6" w14:textId="77777777" w:rsidR="00187735" w:rsidRPr="00187735" w:rsidRDefault="00187735" w:rsidP="00187735">
      <w:pPr>
        <w:pStyle w:val="Bibliography"/>
        <w:rPr>
          <w:color w:val="000000"/>
          <w:lang w:val="nb-NO"/>
        </w:rPr>
      </w:pPr>
      <w:r w:rsidRPr="00187735">
        <w:rPr>
          <w:color w:val="000000"/>
        </w:rPr>
        <w:t xml:space="preserve">van den Heuvel, O. A., </w:t>
      </w:r>
      <w:proofErr w:type="spellStart"/>
      <w:r w:rsidRPr="00187735">
        <w:rPr>
          <w:color w:val="000000"/>
        </w:rPr>
        <w:t>Boedhoe</w:t>
      </w:r>
      <w:proofErr w:type="spellEnd"/>
      <w:r w:rsidRPr="00187735">
        <w:rPr>
          <w:color w:val="000000"/>
        </w:rPr>
        <w:t xml:space="preserve">, P. S. W., </w:t>
      </w:r>
      <w:proofErr w:type="spellStart"/>
      <w:r w:rsidRPr="00187735">
        <w:rPr>
          <w:color w:val="000000"/>
        </w:rPr>
        <w:t>Bertolin</w:t>
      </w:r>
      <w:proofErr w:type="spellEnd"/>
      <w:r w:rsidRPr="00187735">
        <w:rPr>
          <w:color w:val="000000"/>
        </w:rPr>
        <w:t xml:space="preserve">, S., Bruin, W. B., </w:t>
      </w:r>
      <w:proofErr w:type="spellStart"/>
      <w:r w:rsidRPr="00187735">
        <w:rPr>
          <w:color w:val="000000"/>
        </w:rPr>
        <w:t>Francks</w:t>
      </w:r>
      <w:proofErr w:type="spellEnd"/>
      <w:r w:rsidRPr="00187735">
        <w:rPr>
          <w:color w:val="000000"/>
        </w:rPr>
        <w:t xml:space="preserve">, C., Ivanov, I., </w:t>
      </w:r>
      <w:proofErr w:type="spellStart"/>
      <w:r w:rsidRPr="00187735">
        <w:rPr>
          <w:color w:val="000000"/>
        </w:rPr>
        <w:t>Jahanshad</w:t>
      </w:r>
      <w:proofErr w:type="spellEnd"/>
      <w:r w:rsidRPr="00187735">
        <w:rPr>
          <w:color w:val="000000"/>
        </w:rPr>
        <w:t xml:space="preserve">, N., Kong, X.-Z., Kwon, J. S., O’Neill, J., Paus, T., Patel, Y., </w:t>
      </w:r>
      <w:proofErr w:type="spellStart"/>
      <w:r w:rsidRPr="00187735">
        <w:rPr>
          <w:color w:val="000000"/>
        </w:rPr>
        <w:t>Piras</w:t>
      </w:r>
      <w:proofErr w:type="spellEnd"/>
      <w:r w:rsidRPr="00187735">
        <w:rPr>
          <w:color w:val="000000"/>
        </w:rPr>
        <w:t xml:space="preserve">, F., </w:t>
      </w:r>
      <w:proofErr w:type="spellStart"/>
      <w:r w:rsidRPr="00187735">
        <w:rPr>
          <w:color w:val="000000"/>
        </w:rPr>
        <w:t>Schmaal</w:t>
      </w:r>
      <w:proofErr w:type="spellEnd"/>
      <w:r w:rsidRPr="00187735">
        <w:rPr>
          <w:color w:val="000000"/>
        </w:rPr>
        <w:t xml:space="preserve">, L., Soriano-Mas, C., </w:t>
      </w:r>
      <w:proofErr w:type="spellStart"/>
      <w:r w:rsidRPr="00187735">
        <w:rPr>
          <w:color w:val="000000"/>
        </w:rPr>
        <w:t>Spalletta</w:t>
      </w:r>
      <w:proofErr w:type="spellEnd"/>
      <w:r w:rsidRPr="00187735">
        <w:rPr>
          <w:color w:val="000000"/>
        </w:rPr>
        <w:t xml:space="preserve">, G., van </w:t>
      </w:r>
      <w:proofErr w:type="spellStart"/>
      <w:r w:rsidRPr="00187735">
        <w:rPr>
          <w:color w:val="000000"/>
        </w:rPr>
        <w:t>Wingen</w:t>
      </w:r>
      <w:proofErr w:type="spellEnd"/>
      <w:r w:rsidRPr="00187735">
        <w:rPr>
          <w:color w:val="000000"/>
        </w:rPr>
        <w:t xml:space="preserve">, G. A., Yun, J.-Y., </w:t>
      </w:r>
      <w:proofErr w:type="spellStart"/>
      <w:r w:rsidRPr="00187735">
        <w:rPr>
          <w:color w:val="000000"/>
        </w:rPr>
        <w:t>Vriend</w:t>
      </w:r>
      <w:proofErr w:type="spellEnd"/>
      <w:r w:rsidRPr="00187735">
        <w:rPr>
          <w:color w:val="000000"/>
        </w:rPr>
        <w:t xml:space="preserve">, C., … ENIGMA-OCD working group. (2022). An overview of the first 5 years of the ENIGMA obsessive-compulsive disorder working group: The power of worldwide collaboration. </w:t>
      </w:r>
      <w:r w:rsidRPr="00187735">
        <w:rPr>
          <w:i/>
          <w:iCs/>
          <w:color w:val="000000"/>
          <w:lang w:val="nb-NO"/>
        </w:rPr>
        <w:t xml:space="preserve">Human Brain </w:t>
      </w:r>
      <w:proofErr w:type="spellStart"/>
      <w:r w:rsidRPr="00187735">
        <w:rPr>
          <w:i/>
          <w:iCs/>
          <w:color w:val="000000"/>
          <w:lang w:val="nb-NO"/>
        </w:rPr>
        <w:t>Mapping</w:t>
      </w:r>
      <w:proofErr w:type="spellEnd"/>
      <w:r w:rsidRPr="00187735">
        <w:rPr>
          <w:color w:val="000000"/>
          <w:lang w:val="nb-NO"/>
        </w:rPr>
        <w:t xml:space="preserve">, </w:t>
      </w:r>
      <w:r w:rsidRPr="00187735">
        <w:rPr>
          <w:i/>
          <w:iCs/>
          <w:color w:val="000000"/>
          <w:lang w:val="nb-NO"/>
        </w:rPr>
        <w:t>43</w:t>
      </w:r>
      <w:r w:rsidRPr="00187735">
        <w:rPr>
          <w:color w:val="000000"/>
          <w:lang w:val="nb-NO"/>
        </w:rPr>
        <w:t>(1), 23–36. https://doi.org/10.1002/hbm.24972</w:t>
      </w:r>
    </w:p>
    <w:p w14:paraId="47B07284" w14:textId="77777777" w:rsidR="00187735" w:rsidRPr="00187735" w:rsidRDefault="00187735" w:rsidP="00187735">
      <w:pPr>
        <w:pStyle w:val="Bibliography"/>
        <w:rPr>
          <w:color w:val="000000"/>
        </w:rPr>
      </w:pPr>
      <w:r w:rsidRPr="00187735">
        <w:rPr>
          <w:color w:val="000000"/>
          <w:lang w:val="nb-NO"/>
        </w:rPr>
        <w:t xml:space="preserve">van den </w:t>
      </w:r>
      <w:proofErr w:type="spellStart"/>
      <w:r w:rsidRPr="00187735">
        <w:rPr>
          <w:color w:val="000000"/>
          <w:lang w:val="nb-NO"/>
        </w:rPr>
        <w:t>Heuvel</w:t>
      </w:r>
      <w:proofErr w:type="spellEnd"/>
      <w:r w:rsidRPr="00187735">
        <w:rPr>
          <w:color w:val="000000"/>
          <w:lang w:val="nb-NO"/>
        </w:rPr>
        <w:t xml:space="preserve">, O. A., </w:t>
      </w:r>
      <w:proofErr w:type="spellStart"/>
      <w:r w:rsidRPr="00187735">
        <w:rPr>
          <w:color w:val="000000"/>
          <w:lang w:val="nb-NO"/>
        </w:rPr>
        <w:t>Remijnse</w:t>
      </w:r>
      <w:proofErr w:type="spellEnd"/>
      <w:r w:rsidRPr="00187735">
        <w:rPr>
          <w:color w:val="000000"/>
          <w:lang w:val="nb-NO"/>
        </w:rPr>
        <w:t xml:space="preserve">, P. L., </w:t>
      </w:r>
      <w:proofErr w:type="spellStart"/>
      <w:r w:rsidRPr="00187735">
        <w:rPr>
          <w:color w:val="000000"/>
          <w:lang w:val="nb-NO"/>
        </w:rPr>
        <w:t>Mataix-Cols</w:t>
      </w:r>
      <w:proofErr w:type="spellEnd"/>
      <w:r w:rsidRPr="00187735">
        <w:rPr>
          <w:color w:val="000000"/>
          <w:lang w:val="nb-NO"/>
        </w:rPr>
        <w:t xml:space="preserve">, D., </w:t>
      </w:r>
      <w:proofErr w:type="spellStart"/>
      <w:r w:rsidRPr="00187735">
        <w:rPr>
          <w:color w:val="000000"/>
          <w:lang w:val="nb-NO"/>
        </w:rPr>
        <w:t>Vrenken</w:t>
      </w:r>
      <w:proofErr w:type="spellEnd"/>
      <w:r w:rsidRPr="00187735">
        <w:rPr>
          <w:color w:val="000000"/>
          <w:lang w:val="nb-NO"/>
        </w:rPr>
        <w:t xml:space="preserve">, H., </w:t>
      </w:r>
      <w:proofErr w:type="spellStart"/>
      <w:r w:rsidRPr="00187735">
        <w:rPr>
          <w:color w:val="000000"/>
          <w:lang w:val="nb-NO"/>
        </w:rPr>
        <w:t>Groenewegen</w:t>
      </w:r>
      <w:proofErr w:type="spellEnd"/>
      <w:r w:rsidRPr="00187735">
        <w:rPr>
          <w:color w:val="000000"/>
          <w:lang w:val="nb-NO"/>
        </w:rPr>
        <w:t xml:space="preserve">, H. J., </w:t>
      </w:r>
      <w:proofErr w:type="spellStart"/>
      <w:r w:rsidRPr="00187735">
        <w:rPr>
          <w:color w:val="000000"/>
          <w:lang w:val="nb-NO"/>
        </w:rPr>
        <w:t>Uylings</w:t>
      </w:r>
      <w:proofErr w:type="spellEnd"/>
      <w:r w:rsidRPr="00187735">
        <w:rPr>
          <w:color w:val="000000"/>
          <w:lang w:val="nb-NO"/>
        </w:rPr>
        <w:t xml:space="preserve">, H. B. M., van </w:t>
      </w:r>
      <w:proofErr w:type="spellStart"/>
      <w:r w:rsidRPr="00187735">
        <w:rPr>
          <w:color w:val="000000"/>
          <w:lang w:val="nb-NO"/>
        </w:rPr>
        <w:t>Balkom</w:t>
      </w:r>
      <w:proofErr w:type="spellEnd"/>
      <w:r w:rsidRPr="00187735">
        <w:rPr>
          <w:color w:val="000000"/>
          <w:lang w:val="nb-NO"/>
        </w:rPr>
        <w:t xml:space="preserve">, A. J. L. M., &amp; </w:t>
      </w:r>
      <w:proofErr w:type="spellStart"/>
      <w:r w:rsidRPr="00187735">
        <w:rPr>
          <w:color w:val="000000"/>
          <w:lang w:val="nb-NO"/>
        </w:rPr>
        <w:t>Veltman</w:t>
      </w:r>
      <w:proofErr w:type="spellEnd"/>
      <w:r w:rsidRPr="00187735">
        <w:rPr>
          <w:color w:val="000000"/>
          <w:lang w:val="nb-NO"/>
        </w:rPr>
        <w:t xml:space="preserve">, D. J. (2009). </w:t>
      </w:r>
      <w:r w:rsidRPr="00187735">
        <w:rPr>
          <w:color w:val="000000"/>
        </w:rPr>
        <w:t xml:space="preserve">The major </w:t>
      </w:r>
      <w:r w:rsidRPr="00187735">
        <w:rPr>
          <w:color w:val="000000"/>
        </w:rPr>
        <w:lastRenderedPageBreak/>
        <w:t xml:space="preserve">symptom dimensions of obsessive-compulsive disorder are mediated by partially distinct neural systems. </w:t>
      </w:r>
      <w:r w:rsidRPr="00187735">
        <w:rPr>
          <w:i/>
          <w:iCs/>
          <w:color w:val="000000"/>
        </w:rPr>
        <w:t>Brain: A Journal of Neurology</w:t>
      </w:r>
      <w:r w:rsidRPr="00187735">
        <w:rPr>
          <w:color w:val="000000"/>
        </w:rPr>
        <w:t xml:space="preserve">, </w:t>
      </w:r>
      <w:r w:rsidRPr="00187735">
        <w:rPr>
          <w:i/>
          <w:iCs/>
          <w:color w:val="000000"/>
        </w:rPr>
        <w:t>132</w:t>
      </w:r>
      <w:r w:rsidRPr="00187735">
        <w:rPr>
          <w:color w:val="000000"/>
        </w:rPr>
        <w:t>(Pt 4), 853–868. https://doi.org/10.1093/brain/awn267</w:t>
      </w:r>
    </w:p>
    <w:p w14:paraId="5726020D" w14:textId="77777777" w:rsidR="00187735" w:rsidRPr="00187735" w:rsidRDefault="00187735" w:rsidP="00187735">
      <w:pPr>
        <w:pStyle w:val="Bibliography"/>
        <w:rPr>
          <w:color w:val="000000"/>
        </w:rPr>
      </w:pPr>
      <w:r w:rsidRPr="00187735">
        <w:rPr>
          <w:color w:val="000000"/>
        </w:rPr>
        <w:t xml:space="preserve">van den Heuvel, O. A., van </w:t>
      </w:r>
      <w:proofErr w:type="spellStart"/>
      <w:r w:rsidRPr="00187735">
        <w:rPr>
          <w:color w:val="000000"/>
        </w:rPr>
        <w:t>Wingen</w:t>
      </w:r>
      <w:proofErr w:type="spellEnd"/>
      <w:r w:rsidRPr="00187735">
        <w:rPr>
          <w:color w:val="000000"/>
        </w:rPr>
        <w:t xml:space="preserve">, G., Soriano-Mas, C., Alonso, P., Chamberlain, S. R., </w:t>
      </w:r>
      <w:proofErr w:type="spellStart"/>
      <w:r w:rsidRPr="00187735">
        <w:rPr>
          <w:color w:val="000000"/>
        </w:rPr>
        <w:t>Nakamae</w:t>
      </w:r>
      <w:proofErr w:type="spellEnd"/>
      <w:r w:rsidRPr="00187735">
        <w:rPr>
          <w:color w:val="000000"/>
        </w:rPr>
        <w:t xml:space="preserve">, T., Denys, D., </w:t>
      </w:r>
      <w:proofErr w:type="spellStart"/>
      <w:r w:rsidRPr="00187735">
        <w:rPr>
          <w:color w:val="000000"/>
        </w:rPr>
        <w:t>Goudriaan</w:t>
      </w:r>
      <w:proofErr w:type="spellEnd"/>
      <w:r w:rsidRPr="00187735">
        <w:rPr>
          <w:color w:val="000000"/>
        </w:rPr>
        <w:t xml:space="preserve">, A. E., &amp; Veltman, D. J. (2016). Brain circuitry of compulsivity. </w:t>
      </w:r>
      <w:r w:rsidRPr="00187735">
        <w:rPr>
          <w:i/>
          <w:iCs/>
          <w:color w:val="000000"/>
        </w:rPr>
        <w:t>European Neuropsychopharmacology: The Journal of the European College of Neuropsychopharmacology</w:t>
      </w:r>
      <w:r w:rsidRPr="00187735">
        <w:rPr>
          <w:color w:val="000000"/>
        </w:rPr>
        <w:t xml:space="preserve">, </w:t>
      </w:r>
      <w:r w:rsidRPr="00187735">
        <w:rPr>
          <w:i/>
          <w:iCs/>
          <w:color w:val="000000"/>
        </w:rPr>
        <w:t>26</w:t>
      </w:r>
      <w:r w:rsidRPr="00187735">
        <w:rPr>
          <w:color w:val="000000"/>
        </w:rPr>
        <w:t>(5), 810–827. https://doi.org/10.1016/j.euroneuro.2015.12.005</w:t>
      </w:r>
    </w:p>
    <w:p w14:paraId="68298D3A" w14:textId="77777777" w:rsidR="00187735" w:rsidRPr="00187735" w:rsidRDefault="00187735" w:rsidP="00187735">
      <w:pPr>
        <w:pStyle w:val="Bibliography"/>
        <w:rPr>
          <w:color w:val="000000"/>
        </w:rPr>
      </w:pPr>
      <w:r w:rsidRPr="00187735">
        <w:rPr>
          <w:color w:val="000000"/>
          <w:lang w:val="nb-NO"/>
        </w:rPr>
        <w:t xml:space="preserve">Van </w:t>
      </w:r>
      <w:proofErr w:type="spellStart"/>
      <w:r w:rsidRPr="00187735">
        <w:rPr>
          <w:color w:val="000000"/>
          <w:lang w:val="nb-NO"/>
        </w:rPr>
        <w:t>Schalkwyk</w:t>
      </w:r>
      <w:proofErr w:type="spellEnd"/>
      <w:r w:rsidRPr="00187735">
        <w:rPr>
          <w:color w:val="000000"/>
          <w:lang w:val="nb-NO"/>
        </w:rPr>
        <w:t xml:space="preserve">, G. I., </w:t>
      </w:r>
      <w:proofErr w:type="spellStart"/>
      <w:r w:rsidRPr="00187735">
        <w:rPr>
          <w:color w:val="000000"/>
          <w:lang w:val="nb-NO"/>
        </w:rPr>
        <w:t>Bhalla</w:t>
      </w:r>
      <w:proofErr w:type="spellEnd"/>
      <w:r w:rsidRPr="00187735">
        <w:rPr>
          <w:color w:val="000000"/>
          <w:lang w:val="nb-NO"/>
        </w:rPr>
        <w:t xml:space="preserve">, I. P., </w:t>
      </w:r>
      <w:proofErr w:type="spellStart"/>
      <w:r w:rsidRPr="00187735">
        <w:rPr>
          <w:color w:val="000000"/>
          <w:lang w:val="nb-NO"/>
        </w:rPr>
        <w:t>Griepp</w:t>
      </w:r>
      <w:proofErr w:type="spellEnd"/>
      <w:r w:rsidRPr="00187735">
        <w:rPr>
          <w:color w:val="000000"/>
          <w:lang w:val="nb-NO"/>
        </w:rPr>
        <w:t xml:space="preserve">, M., </w:t>
      </w:r>
      <w:proofErr w:type="spellStart"/>
      <w:r w:rsidRPr="00187735">
        <w:rPr>
          <w:color w:val="000000"/>
          <w:lang w:val="nb-NO"/>
        </w:rPr>
        <w:t>Kelmendi</w:t>
      </w:r>
      <w:proofErr w:type="spellEnd"/>
      <w:r w:rsidRPr="00187735">
        <w:rPr>
          <w:color w:val="000000"/>
          <w:lang w:val="nb-NO"/>
        </w:rPr>
        <w:t xml:space="preserve">, B., Davidson, L., &amp; </w:t>
      </w:r>
      <w:proofErr w:type="spellStart"/>
      <w:r w:rsidRPr="00187735">
        <w:rPr>
          <w:color w:val="000000"/>
          <w:lang w:val="nb-NO"/>
        </w:rPr>
        <w:t>Pittenger</w:t>
      </w:r>
      <w:proofErr w:type="spellEnd"/>
      <w:r w:rsidRPr="00187735">
        <w:rPr>
          <w:color w:val="000000"/>
          <w:lang w:val="nb-NO"/>
        </w:rPr>
        <w:t xml:space="preserve">, C. (2016). </w:t>
      </w:r>
      <w:r w:rsidRPr="00187735">
        <w:rPr>
          <w:color w:val="000000"/>
        </w:rPr>
        <w:t xml:space="preserve">Toward understanding the heterogeneity in obsessive-compulsive disorder: Evidence from narratives in adult patients. </w:t>
      </w:r>
      <w:r w:rsidRPr="00187735">
        <w:rPr>
          <w:i/>
          <w:iCs/>
          <w:color w:val="000000"/>
        </w:rPr>
        <w:t>Aust N Z J Psychiatry</w:t>
      </w:r>
      <w:r w:rsidRPr="00187735">
        <w:rPr>
          <w:color w:val="000000"/>
        </w:rPr>
        <w:t xml:space="preserve">, </w:t>
      </w:r>
      <w:r w:rsidRPr="00187735">
        <w:rPr>
          <w:i/>
          <w:iCs/>
          <w:color w:val="000000"/>
        </w:rPr>
        <w:t>50</w:t>
      </w:r>
      <w:r w:rsidRPr="00187735">
        <w:rPr>
          <w:color w:val="000000"/>
        </w:rPr>
        <w:t>(1), 74–81. https://doi.org/10.1177/0004867415579919</w:t>
      </w:r>
    </w:p>
    <w:p w14:paraId="1D1BE87A" w14:textId="77777777" w:rsidR="00187735" w:rsidRPr="00187735" w:rsidRDefault="00187735" w:rsidP="00187735">
      <w:pPr>
        <w:pStyle w:val="Bibliography"/>
        <w:rPr>
          <w:color w:val="000000"/>
        </w:rPr>
      </w:pPr>
      <w:r w:rsidRPr="00187735">
        <w:rPr>
          <w:color w:val="000000"/>
        </w:rPr>
        <w:t xml:space="preserve">Wang, Z., Fontaine, M., Cyr, M., Rynn, M. A., Simpson, H. B., Marsh, R., &amp; </w:t>
      </w:r>
      <w:proofErr w:type="spellStart"/>
      <w:r w:rsidRPr="00187735">
        <w:rPr>
          <w:color w:val="000000"/>
        </w:rPr>
        <w:t>Pagliaccio</w:t>
      </w:r>
      <w:proofErr w:type="spellEnd"/>
      <w:r w:rsidRPr="00187735">
        <w:rPr>
          <w:color w:val="000000"/>
        </w:rPr>
        <w:t xml:space="preserve">, D. (2022). Subcortical shape in pediatric and adult obsessive-compulsive disorder. </w:t>
      </w:r>
      <w:r w:rsidRPr="00187735">
        <w:rPr>
          <w:i/>
          <w:iCs/>
          <w:color w:val="000000"/>
        </w:rPr>
        <w:t>Depression and Anxiety</w:t>
      </w:r>
      <w:r w:rsidRPr="00187735">
        <w:rPr>
          <w:color w:val="000000"/>
        </w:rPr>
        <w:t xml:space="preserve">, </w:t>
      </w:r>
      <w:r w:rsidRPr="00187735">
        <w:rPr>
          <w:i/>
          <w:iCs/>
          <w:color w:val="000000"/>
        </w:rPr>
        <w:t>39</w:t>
      </w:r>
      <w:r w:rsidRPr="00187735">
        <w:rPr>
          <w:color w:val="000000"/>
        </w:rPr>
        <w:t>(6), 504–514. https://doi.org/10.1002/da.23261</w:t>
      </w:r>
    </w:p>
    <w:p w14:paraId="52B25434" w14:textId="77777777" w:rsidR="00187735" w:rsidRPr="00187735" w:rsidRDefault="00187735" w:rsidP="00187735">
      <w:pPr>
        <w:pStyle w:val="Bibliography"/>
        <w:rPr>
          <w:color w:val="000000"/>
        </w:rPr>
      </w:pPr>
      <w:r w:rsidRPr="00187735">
        <w:rPr>
          <w:color w:val="000000"/>
        </w:rPr>
        <w:t xml:space="preserve">Weisz, J. R., Doss, A. J., &amp; Hawley, K. M. (2005). Youth Psychotherapy Outcome Research: A Review and Critique of the Evidence Base. </w:t>
      </w:r>
      <w:r w:rsidRPr="00187735">
        <w:rPr>
          <w:i/>
          <w:iCs/>
          <w:color w:val="000000"/>
        </w:rPr>
        <w:t>Annual Review of Psychology</w:t>
      </w:r>
      <w:r w:rsidRPr="00187735">
        <w:rPr>
          <w:color w:val="000000"/>
        </w:rPr>
        <w:t xml:space="preserve">, </w:t>
      </w:r>
      <w:r w:rsidRPr="00187735">
        <w:rPr>
          <w:i/>
          <w:iCs/>
          <w:color w:val="000000"/>
        </w:rPr>
        <w:t>56</w:t>
      </w:r>
      <w:r w:rsidRPr="00187735">
        <w:rPr>
          <w:color w:val="000000"/>
        </w:rPr>
        <w:t>(Volume 56, 2005), 337–363. https://doi.org/10.1146/annurev.psych.55.090902.141449</w:t>
      </w:r>
    </w:p>
    <w:p w14:paraId="1E553E76" w14:textId="77777777" w:rsidR="00187735" w:rsidRPr="00187735" w:rsidRDefault="00187735" w:rsidP="00187735">
      <w:pPr>
        <w:pStyle w:val="Bibliography"/>
        <w:rPr>
          <w:color w:val="000000"/>
        </w:rPr>
      </w:pPr>
      <w:r w:rsidRPr="00187735">
        <w:rPr>
          <w:color w:val="000000"/>
        </w:rPr>
        <w:t xml:space="preserve">Wells, W. M., Viola, P., </w:t>
      </w:r>
      <w:proofErr w:type="spellStart"/>
      <w:r w:rsidRPr="00187735">
        <w:rPr>
          <w:color w:val="000000"/>
        </w:rPr>
        <w:t>Atsumi</w:t>
      </w:r>
      <w:proofErr w:type="spellEnd"/>
      <w:r w:rsidRPr="00187735">
        <w:rPr>
          <w:color w:val="000000"/>
        </w:rPr>
        <w:t xml:space="preserve">, H., Nakajima, S., &amp; </w:t>
      </w:r>
      <w:proofErr w:type="spellStart"/>
      <w:r w:rsidRPr="00187735">
        <w:rPr>
          <w:color w:val="000000"/>
        </w:rPr>
        <w:t>Kikinis</w:t>
      </w:r>
      <w:proofErr w:type="spellEnd"/>
      <w:r w:rsidRPr="00187735">
        <w:rPr>
          <w:color w:val="000000"/>
        </w:rPr>
        <w:t xml:space="preserve">, R. (1996). Multi-modal volume registration by maximization of mutual information. </w:t>
      </w:r>
      <w:r w:rsidRPr="00187735">
        <w:rPr>
          <w:i/>
          <w:iCs/>
          <w:color w:val="000000"/>
        </w:rPr>
        <w:t>Med Image Anal</w:t>
      </w:r>
      <w:r w:rsidRPr="00187735">
        <w:rPr>
          <w:color w:val="000000"/>
        </w:rPr>
        <w:t xml:space="preserve">, </w:t>
      </w:r>
      <w:r w:rsidRPr="00187735">
        <w:rPr>
          <w:i/>
          <w:iCs/>
          <w:color w:val="000000"/>
        </w:rPr>
        <w:t>1</w:t>
      </w:r>
      <w:r w:rsidRPr="00187735">
        <w:rPr>
          <w:color w:val="000000"/>
        </w:rPr>
        <w:t>(1), 35–51. https://doi.org/10.1016/S1361-8415(01)80004-9</w:t>
      </w:r>
    </w:p>
    <w:p w14:paraId="4749FA1A" w14:textId="77777777" w:rsidR="00187735" w:rsidRPr="00187735" w:rsidRDefault="00187735" w:rsidP="00187735">
      <w:pPr>
        <w:pStyle w:val="Bibliography"/>
        <w:rPr>
          <w:color w:val="000000"/>
        </w:rPr>
      </w:pPr>
      <w:r w:rsidRPr="00187735">
        <w:rPr>
          <w:color w:val="000000"/>
        </w:rPr>
        <w:t xml:space="preserve">Wu, X., Yu, G., Zhang, K., Feng, J., Zhang, J., Sahakian, B. J., &amp; Robbins, T. W. (2022). Symptom-Based Profiling and Multimodal Neuroimaging of a Large </w:t>
      </w:r>
      <w:proofErr w:type="spellStart"/>
      <w:r w:rsidRPr="00187735">
        <w:rPr>
          <w:color w:val="000000"/>
        </w:rPr>
        <w:t>Preteenage</w:t>
      </w:r>
      <w:proofErr w:type="spellEnd"/>
      <w:r w:rsidRPr="00187735">
        <w:rPr>
          <w:color w:val="000000"/>
        </w:rPr>
        <w:t xml:space="preserve"> </w:t>
      </w:r>
      <w:r w:rsidRPr="00187735">
        <w:rPr>
          <w:color w:val="000000"/>
        </w:rPr>
        <w:lastRenderedPageBreak/>
        <w:t xml:space="preserve">Population Identifies Distinct Obsessive-Compulsive Disorder–like Subtypes </w:t>
      </w:r>
      <w:proofErr w:type="gramStart"/>
      <w:r w:rsidRPr="00187735">
        <w:rPr>
          <w:color w:val="000000"/>
        </w:rPr>
        <w:t>With</w:t>
      </w:r>
      <w:proofErr w:type="gramEnd"/>
      <w:r w:rsidRPr="00187735">
        <w:rPr>
          <w:color w:val="000000"/>
        </w:rPr>
        <w:t xml:space="preserve"> Neurocognitive Differences. </w:t>
      </w:r>
      <w:r w:rsidRPr="00187735">
        <w:rPr>
          <w:i/>
          <w:iCs/>
          <w:color w:val="000000"/>
        </w:rPr>
        <w:t xml:space="preserve">Biological </w:t>
      </w:r>
      <w:proofErr w:type="gramStart"/>
      <w:r w:rsidRPr="00187735">
        <w:rPr>
          <w:i/>
          <w:iCs/>
          <w:color w:val="000000"/>
        </w:rPr>
        <w:t>Psychiatry :</w:t>
      </w:r>
      <w:proofErr w:type="gramEnd"/>
      <w:r w:rsidRPr="00187735">
        <w:rPr>
          <w:i/>
          <w:iCs/>
          <w:color w:val="000000"/>
        </w:rPr>
        <w:t xml:space="preserve"> Cognitive Neuroscience and Neuroimaging</w:t>
      </w:r>
      <w:r w:rsidRPr="00187735">
        <w:rPr>
          <w:color w:val="000000"/>
        </w:rPr>
        <w:t xml:space="preserve">, </w:t>
      </w:r>
      <w:r w:rsidRPr="00187735">
        <w:rPr>
          <w:i/>
          <w:iCs/>
          <w:color w:val="000000"/>
        </w:rPr>
        <w:t>7</w:t>
      </w:r>
      <w:r w:rsidRPr="00187735">
        <w:rPr>
          <w:color w:val="000000"/>
        </w:rPr>
        <w:t>(11), 1078–1089. https://doi.org/10.1016/j.bpsc.2021.06.011</w:t>
      </w:r>
    </w:p>
    <w:p w14:paraId="7C0C8AFD" w14:textId="77777777" w:rsidR="00187735" w:rsidRPr="00187735" w:rsidRDefault="00187735" w:rsidP="00187735">
      <w:pPr>
        <w:pStyle w:val="Bibliography"/>
        <w:rPr>
          <w:color w:val="000000"/>
        </w:rPr>
      </w:pPr>
      <w:proofErr w:type="spellStart"/>
      <w:r w:rsidRPr="00187735">
        <w:rPr>
          <w:color w:val="000000"/>
        </w:rPr>
        <w:t>XGBoost</w:t>
      </w:r>
      <w:proofErr w:type="spellEnd"/>
      <w:r w:rsidRPr="00187735">
        <w:rPr>
          <w:color w:val="000000"/>
        </w:rPr>
        <w:t xml:space="preserve"> Developers. (2022). </w:t>
      </w:r>
      <w:proofErr w:type="spellStart"/>
      <w:r w:rsidRPr="00187735">
        <w:rPr>
          <w:i/>
          <w:iCs/>
          <w:color w:val="000000"/>
        </w:rPr>
        <w:t>XGBoost</w:t>
      </w:r>
      <w:proofErr w:type="spellEnd"/>
      <w:r w:rsidRPr="00187735">
        <w:rPr>
          <w:i/>
          <w:iCs/>
          <w:color w:val="000000"/>
        </w:rPr>
        <w:t xml:space="preserve"> Parameters—</w:t>
      </w:r>
      <w:proofErr w:type="spellStart"/>
      <w:r w:rsidRPr="00187735">
        <w:rPr>
          <w:i/>
          <w:iCs/>
          <w:color w:val="000000"/>
        </w:rPr>
        <w:t>Xgboost</w:t>
      </w:r>
      <w:proofErr w:type="spellEnd"/>
      <w:r w:rsidRPr="00187735">
        <w:rPr>
          <w:i/>
          <w:iCs/>
          <w:color w:val="000000"/>
        </w:rPr>
        <w:t xml:space="preserve"> 3.1.0-dev documentation</w:t>
      </w:r>
      <w:r w:rsidRPr="00187735">
        <w:rPr>
          <w:color w:val="000000"/>
        </w:rPr>
        <w:t>. https://xgboost.readthedocs.io/en/latest/parameter.html#general-parameters</w:t>
      </w:r>
    </w:p>
    <w:p w14:paraId="083CFA0F" w14:textId="77777777" w:rsidR="00187735" w:rsidRPr="00187735" w:rsidRDefault="00187735" w:rsidP="00187735">
      <w:pPr>
        <w:pStyle w:val="Bibliography"/>
        <w:rPr>
          <w:color w:val="000000"/>
        </w:rPr>
      </w:pPr>
      <w:r w:rsidRPr="00187735">
        <w:rPr>
          <w:color w:val="000000"/>
        </w:rPr>
        <w:t xml:space="preserve">Xie, C., Ma, L., Jiang, N., Huang, R., Li, L., Gong, L., He, C., Xiao, C., Liu, W., Xu, S., &amp; Zhang, Z. (2017). Imbalanced functional link between reward circuits and the cognitive control system in patients with obsessive-compulsive disorder. </w:t>
      </w:r>
      <w:r w:rsidRPr="00187735">
        <w:rPr>
          <w:i/>
          <w:iCs/>
          <w:color w:val="000000"/>
        </w:rPr>
        <w:t xml:space="preserve">Brain Imaging </w:t>
      </w:r>
      <w:proofErr w:type="spellStart"/>
      <w:r w:rsidRPr="00187735">
        <w:rPr>
          <w:i/>
          <w:iCs/>
          <w:color w:val="000000"/>
        </w:rPr>
        <w:t>Behav</w:t>
      </w:r>
      <w:proofErr w:type="spellEnd"/>
      <w:r w:rsidRPr="00187735">
        <w:rPr>
          <w:color w:val="000000"/>
        </w:rPr>
        <w:t xml:space="preserve">, </w:t>
      </w:r>
      <w:r w:rsidRPr="00187735">
        <w:rPr>
          <w:i/>
          <w:iCs/>
          <w:color w:val="000000"/>
        </w:rPr>
        <w:t>11</w:t>
      </w:r>
      <w:r w:rsidRPr="00187735">
        <w:rPr>
          <w:color w:val="000000"/>
        </w:rPr>
        <w:t>(4), 1099–1109. https://doi.org/10.1007/s11682-016-9585-7</w:t>
      </w:r>
    </w:p>
    <w:p w14:paraId="47D85E6C" w14:textId="1C28E1EE"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4864AF">
      <w:footerReference w:type="even" r:id="rId14"/>
      <w:footerReference w:type="defaul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Ina Drabløs" w:date="2025-03-12T16:15:00Z" w:initials="ID">
    <w:p w14:paraId="1539E8E0" w14:textId="77777777" w:rsidR="001F7D0D" w:rsidRDefault="00A276A6" w:rsidP="001F7D0D">
      <w:pPr>
        <w:pStyle w:val="CommentText"/>
      </w:pPr>
      <w:r>
        <w:rPr>
          <w:rStyle w:val="CommentReference"/>
        </w:rPr>
        <w:annotationRef/>
      </w:r>
      <w:r w:rsidR="001F7D0D">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6" w:author="Ina Drabløs" w:date="2025-03-12T14:16:00Z" w:initials="ID">
    <w:p w14:paraId="4497983C" w14:textId="50DB7654" w:rsidR="00B111A0" w:rsidRDefault="00B111A0" w:rsidP="00B111A0">
      <w:pPr>
        <w:pStyle w:val="CommentText"/>
      </w:pPr>
      <w:r>
        <w:rPr>
          <w:rStyle w:val="CommentReference"/>
        </w:rPr>
        <w:annotationRef/>
      </w:r>
      <w:r>
        <w:t>Possible to be more specific?</w:t>
      </w:r>
    </w:p>
  </w:comment>
  <w:comment w:id="8" w:author="Ina Drabløs" w:date="2025-03-13T14:04:00Z" w:initials="ID">
    <w:p w14:paraId="426A04D7" w14:textId="77777777" w:rsidR="0058440E" w:rsidRDefault="0058440E" w:rsidP="0058440E">
      <w:pPr>
        <w:pStyle w:val="CommentText"/>
      </w:pPr>
      <w:r>
        <w:rPr>
          <w:rStyle w:val="CommentReference"/>
        </w:rPr>
        <w:annotationRef/>
      </w:r>
      <w:r>
        <w:t xml:space="preserve">This feels out of place, taking on a slightly different topic before ending the paragraph with a return to informant discrepancies. </w:t>
      </w:r>
    </w:p>
  </w:comment>
  <w:comment w:id="9" w:author="Ina Drabløs" w:date="2025-03-05T13:47:00Z" w:initials="ID">
    <w:p w14:paraId="45EE7B84" w14:textId="4E8F29CC" w:rsidR="00E21C0D" w:rsidRDefault="00E21C0D" w:rsidP="00E21C0D">
      <w:pPr>
        <w:pStyle w:val="CommentText"/>
      </w:pPr>
      <w:r>
        <w:rPr>
          <w:rStyle w:val="CommentReference"/>
        </w:rPr>
        <w:annotationRef/>
      </w:r>
      <w:r>
        <w:t>Good to have clear numbers! Are there newer studies to back this up?</w:t>
      </w:r>
    </w:p>
  </w:comment>
  <w:comment w:id="10" w:author="Ina Drabløs" w:date="2025-03-05T13:50:00Z" w:initials="ID">
    <w:p w14:paraId="59FB30B7" w14:textId="77777777" w:rsidR="00E21C0D" w:rsidRDefault="00E21C0D" w:rsidP="00E21C0D">
      <w:pPr>
        <w:pStyle w:val="CommentText"/>
      </w:pPr>
      <w:r>
        <w:rPr>
          <w:rStyle w:val="CommentReference"/>
        </w:rPr>
        <w:annotationRef/>
      </w:r>
      <w:r>
        <w:t>This paragraph gives a good overview of a main part of your topic, so Im wondering if this should be introduced sooner?</w:t>
      </w:r>
    </w:p>
  </w:comment>
  <w:comment w:id="12" w:author="Ina Drabløs [2]" w:date="2025-03-14T10:19:00Z" w:initials="ID">
    <w:p w14:paraId="06680993" w14:textId="77777777" w:rsidR="0013016E" w:rsidRDefault="0013016E" w:rsidP="0013016E">
      <w:r>
        <w:rPr>
          <w:rStyle w:val="CommentReference"/>
        </w:rPr>
        <w:annotationRef/>
      </w:r>
      <w:r>
        <w:rPr>
          <w:sz w:val="20"/>
          <w:szCs w:val="20"/>
        </w:rPr>
        <w:t xml:space="preserve">I will mention this again hehe, but you are not really writing about MRI (not the history or evolution of it, not the physics involved, not about specific sequences or the effects on tissue types and so on), so perhaps consider calling this section something related to brain structure/development? </w:t>
      </w:r>
    </w:p>
  </w:comment>
  <w:comment w:id="14" w:author="Ina Drabløs" w:date="2025-03-13T14:15:00Z" w:initials="ID">
    <w:p w14:paraId="5D0615AC" w14:textId="255D21B4" w:rsidR="00114589" w:rsidRDefault="00114589" w:rsidP="00114589">
      <w:pPr>
        <w:pStyle w:val="CommentText"/>
      </w:pPr>
      <w:r>
        <w:rPr>
          <w:rStyle w:val="CommentReference"/>
        </w:rPr>
        <w:annotationRef/>
      </w:r>
      <w:r>
        <w:t>Make sure to number, refer to (in text) and reference figures you use.</w:t>
      </w:r>
    </w:p>
  </w:comment>
  <w:comment w:id="15" w:author="Margrete Soya Heimvik" w:date="2025-03-10T19:23:00Z" w:initials="MH">
    <w:p w14:paraId="067A5276" w14:textId="17085803" w:rsidR="004A4E1D" w:rsidRDefault="004A4E1D" w:rsidP="004A4E1D">
      <w:r>
        <w:rPr>
          <w:rStyle w:val="CommentReference"/>
        </w:rPr>
        <w:annotationRef/>
      </w:r>
      <w:r>
        <w:rPr>
          <w:sz w:val="20"/>
          <w:szCs w:val="20"/>
        </w:rPr>
        <w:t>Should I write more about this original model? In the Basal ganglia</w:t>
      </w:r>
    </w:p>
  </w:comment>
  <w:comment w:id="16" w:author="Ina Drabløs [2]" w:date="2025-03-14T10:15:00Z" w:initials="ID">
    <w:p w14:paraId="1D8B787F" w14:textId="77777777" w:rsidR="0013016E" w:rsidRDefault="0013016E" w:rsidP="0013016E">
      <w:r>
        <w:rPr>
          <w:rStyle w:val="CommentReference"/>
        </w:rPr>
        <w:annotationRef/>
      </w:r>
      <w:r>
        <w:rPr>
          <w:sz w:val="20"/>
          <w:szCs w:val="20"/>
        </w:rPr>
        <w:t>Personally I think no , I would actually think about shortening these circuit-related sections as this is not what you will look into. An overview of this is absolutely good to include, and then my suggestion is to keep the detail for what might be relevant to the structures you look at but not everything else</w:t>
      </w:r>
    </w:p>
  </w:comment>
  <w:comment w:id="24" w:author="Ina Drabløs" w:date="2025-03-13T14:17:00Z" w:initials="ID">
    <w:p w14:paraId="36251D38" w14:textId="6E60239C" w:rsidR="00114589" w:rsidRDefault="00114589" w:rsidP="00114589">
      <w:pPr>
        <w:pStyle w:val="CommentText"/>
      </w:pPr>
      <w:r>
        <w:rPr>
          <w:rStyle w:val="CommentReference"/>
        </w:rPr>
        <w:annotationRef/>
      </w:r>
      <w:r>
        <w:t>You write a lot on circuits, but since you will use structural brain data I would suggest to shift the focus more to this.</w:t>
      </w:r>
    </w:p>
  </w:comment>
  <w:comment w:id="25" w:author="Ina Drabløs [2]" w:date="2025-03-14T10:32:00Z" w:initials="ID">
    <w:p w14:paraId="7943133A" w14:textId="77777777" w:rsidR="0013016E" w:rsidRDefault="0013016E" w:rsidP="0013016E">
      <w:r>
        <w:rPr>
          <w:rStyle w:val="CommentReference"/>
        </w:rPr>
        <w:annotationRef/>
      </w:r>
      <w:r>
        <w:rPr>
          <w:sz w:val="20"/>
          <w:szCs w:val="20"/>
        </w:rPr>
        <w:t>You could start with a short paragraph on general findings, and then go into more detail. For example have a paragraph focused on more global measurements (cortical thickness/surface area, gray matter/white matter volume), and then subcortical structures. For each region see if you can present specific findings from the literature, rather than just «some studies have found… while others…».</w:t>
      </w:r>
    </w:p>
  </w:comment>
  <w:comment w:id="27" w:author="Ina Drabløs [2]" w:date="2025-03-14T10:41:00Z" w:initials="ID">
    <w:p w14:paraId="692C8342" w14:textId="77777777" w:rsidR="00996B3F" w:rsidRDefault="00996B3F" w:rsidP="00996B3F">
      <w:r>
        <w:rPr>
          <w:rStyle w:val="CommentReference"/>
        </w:rPr>
        <w:annotationRef/>
      </w:r>
      <w:r>
        <w:rPr>
          <w:sz w:val="20"/>
          <w:szCs w:val="20"/>
        </w:rPr>
        <w:t xml:space="preserve">A vague comment from me, but I feel like something is missing here. Maybe elaborate a little on the role of machine learning in neuroscience? </w:t>
      </w:r>
    </w:p>
  </w:comment>
  <w:comment w:id="29" w:author="Margrete Soya Heimvik" w:date="2025-03-10T19:34:00Z" w:initials="MH">
    <w:p w14:paraId="63E4CB6C" w14:textId="436156CA" w:rsidR="00CE31A2" w:rsidRDefault="00CE31A2" w:rsidP="00CE31A2">
      <w:r>
        <w:rPr>
          <w:rStyle w:val="CommentReference"/>
        </w:rPr>
        <w:annotationRef/>
      </w:r>
      <w:r>
        <w:rPr>
          <w:color w:val="000000"/>
          <w:sz w:val="20"/>
          <w:szCs w:val="20"/>
        </w:rPr>
        <w:t>Should I also introduce tree-based models in general?</w:t>
      </w:r>
    </w:p>
  </w:comment>
  <w:comment w:id="30" w:author="Ina Drabløs [2]" w:date="2025-03-14T10:37:00Z" w:initials="ID">
    <w:p w14:paraId="6A4B89B6" w14:textId="77777777" w:rsidR="0013016E" w:rsidRDefault="0013016E" w:rsidP="0013016E">
      <w:r>
        <w:rPr>
          <w:rStyle w:val="CommentReference"/>
        </w:rPr>
        <w:annotationRef/>
      </w:r>
      <w:r>
        <w:rPr>
          <w:sz w:val="20"/>
          <w:szCs w:val="20"/>
        </w:rPr>
        <w:t>Yes is my immediate thought (but Øystein is the guide here)</w:t>
      </w:r>
    </w:p>
  </w:comment>
  <w:comment w:id="31" w:author="Ina Drabløs [2]" w:date="2025-03-14T10:43:00Z" w:initials="ID">
    <w:p w14:paraId="084B568F" w14:textId="77777777" w:rsidR="0013016E" w:rsidRDefault="0013016E" w:rsidP="0013016E">
      <w:r>
        <w:rPr>
          <w:rStyle w:val="CommentReference"/>
        </w:rPr>
        <w:annotationRef/>
      </w:r>
      <w:r>
        <w:rPr>
          <w:sz w:val="20"/>
          <w:szCs w:val="20"/>
        </w:rPr>
        <w:t xml:space="preserve">provide as much «stupid» detail as possible - why would you want to «map input variables to an output variable»? </w:t>
      </w:r>
    </w:p>
  </w:comment>
  <w:comment w:id="32" w:author="Ina Drabløs [2]" w:date="2025-03-14T10:44:00Z" w:initials="ID">
    <w:p w14:paraId="5311725A" w14:textId="77777777" w:rsidR="0013016E" w:rsidRDefault="0013016E" w:rsidP="0013016E">
      <w:r>
        <w:rPr>
          <w:rStyle w:val="CommentReference"/>
        </w:rPr>
        <w:annotationRef/>
      </w:r>
      <w:r>
        <w:rPr>
          <w:sz w:val="20"/>
          <w:szCs w:val="20"/>
        </w:rPr>
        <w:t>which is what?</w:t>
      </w:r>
    </w:p>
  </w:comment>
  <w:comment w:id="33" w:author="Ina Drabløs [2]" w:date="2025-03-14T10:44:00Z" w:initials="ID">
    <w:p w14:paraId="07389971" w14:textId="77777777" w:rsidR="0013016E" w:rsidRDefault="0013016E" w:rsidP="0013016E">
      <w:r>
        <w:rPr>
          <w:rStyle w:val="CommentReference"/>
        </w:rPr>
        <w:annotationRef/>
      </w:r>
      <w:r>
        <w:rPr>
          <w:sz w:val="20"/>
          <w:szCs w:val="20"/>
        </w:rPr>
        <w:t>again, what does this mean?</w:t>
      </w:r>
    </w:p>
  </w:comment>
  <w:comment w:id="34" w:author="Ina Drabløs [2]" w:date="2025-03-14T10:46:00Z" w:initials="ID">
    <w:p w14:paraId="16CD97AF" w14:textId="77777777" w:rsidR="0013016E" w:rsidRDefault="0013016E" w:rsidP="0013016E">
      <w:r>
        <w:rPr>
          <w:rStyle w:val="CommentReference"/>
        </w:rPr>
        <w:annotationRef/>
      </w:r>
      <w:r>
        <w:rPr>
          <w:sz w:val="20"/>
          <w:szCs w:val="20"/>
        </w:rPr>
        <w:t>same here - think about providing some understanding for a random person studying neuroscience but never having used machine learning</w:t>
      </w:r>
    </w:p>
  </w:comment>
  <w:comment w:id="35" w:author="Margrete Soya Heimvik" w:date="2025-03-10T18:28:00Z" w:initials="MH">
    <w:p w14:paraId="788E9621" w14:textId="606BB4F8" w:rsidR="00654021" w:rsidRDefault="0031455B" w:rsidP="00654021">
      <w:r>
        <w:rPr>
          <w:rStyle w:val="CommentReference"/>
        </w:rPr>
        <w:annotationRef/>
      </w:r>
      <w:r w:rsidR="00654021">
        <w:rPr>
          <w:sz w:val="20"/>
          <w:szCs w:val="20"/>
        </w:rPr>
        <w:t>I only introduce the parameters we used in the grid</w:t>
      </w:r>
    </w:p>
  </w:comment>
  <w:comment w:id="36" w:author="Ina Drabløs [2]" w:date="2025-03-14T10:47:00Z" w:initials="ID">
    <w:p w14:paraId="1F0A8994" w14:textId="77777777" w:rsidR="0013016E" w:rsidRDefault="0013016E" w:rsidP="0013016E">
      <w:r>
        <w:rPr>
          <w:rStyle w:val="CommentReference"/>
        </w:rPr>
        <w:annotationRef/>
      </w:r>
      <w:r>
        <w:rPr>
          <w:sz w:val="20"/>
          <w:szCs w:val="20"/>
        </w:rPr>
        <w:t xml:space="preserve">I think that is fine/sufficient, but would avoid your specific variables/code names here and move that to the methods section.  </w:t>
      </w:r>
    </w:p>
  </w:comment>
  <w:comment w:id="40" w:author="Ina Drabløs [2]" w:date="2025-03-14T10:54:00Z" w:initials="ID">
    <w:p w14:paraId="4C7DD3E0" w14:textId="77777777" w:rsidR="0013016E" w:rsidRDefault="0013016E" w:rsidP="0013016E">
      <w:r>
        <w:rPr>
          <w:rStyle w:val="CommentReference"/>
        </w:rPr>
        <w:annotationRef/>
      </w:r>
      <w:r>
        <w:rPr>
          <w:sz w:val="20"/>
          <w:szCs w:val="20"/>
        </w:rPr>
        <w:t>If you have a couple of sentences revisiting these topics under Present study it would better tie everything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9E8E0" w15:done="0"/>
  <w15:commentEx w15:paraId="4497983C" w15:done="0"/>
  <w15:commentEx w15:paraId="426A04D7" w15:done="0"/>
  <w15:commentEx w15:paraId="45EE7B84" w15:done="0"/>
  <w15:commentEx w15:paraId="59FB30B7" w15:done="0"/>
  <w15:commentEx w15:paraId="06680993" w15:done="0"/>
  <w15:commentEx w15:paraId="5D0615AC" w15:done="0"/>
  <w15:commentEx w15:paraId="067A5276" w15:done="0"/>
  <w15:commentEx w15:paraId="1D8B787F" w15:paraIdParent="067A5276" w15:done="0"/>
  <w15:commentEx w15:paraId="36251D38" w15:done="0"/>
  <w15:commentEx w15:paraId="7943133A" w15:done="0"/>
  <w15:commentEx w15:paraId="692C8342" w15:done="0"/>
  <w15:commentEx w15:paraId="63E4CB6C" w15:done="0"/>
  <w15:commentEx w15:paraId="6A4B89B6" w15:paraIdParent="63E4CB6C" w15:done="0"/>
  <w15:commentEx w15:paraId="084B568F" w15:done="0"/>
  <w15:commentEx w15:paraId="5311725A" w15:done="0"/>
  <w15:commentEx w15:paraId="07389971" w15:done="0"/>
  <w15:commentEx w15:paraId="16CD97AF" w15:done="0"/>
  <w15:commentEx w15:paraId="788E9621" w15:done="0"/>
  <w15:commentEx w15:paraId="1F0A8994" w15:paraIdParent="788E9621" w15:done="0"/>
  <w15:commentEx w15:paraId="4C7DD3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002370B9" w16cex:dateUtc="2025-03-12T13:16:00Z"/>
  <w16cex:commentExtensible w16cex:durableId="44E103C9" w16cex:dateUtc="2025-03-13T13:04:00Z"/>
  <w16cex:commentExtensible w16cex:durableId="13E9FC70" w16cex:dateUtc="2025-03-05T12:47:00Z"/>
  <w16cex:commentExtensible w16cex:durableId="7D64D2FF" w16cex:dateUtc="2025-03-05T12:50:00Z"/>
  <w16cex:commentExtensible w16cex:durableId="04C201D9" w16cex:dateUtc="2025-03-14T09:19:00Z"/>
  <w16cex:commentExtensible w16cex:durableId="6AA43308" w16cex:dateUtc="2025-03-13T13:15:00Z"/>
  <w16cex:commentExtensible w16cex:durableId="2975B264" w16cex:dateUtc="2025-03-10T18:23:00Z"/>
  <w16cex:commentExtensible w16cex:durableId="67E2F6B2" w16cex:dateUtc="2025-03-14T09:15:00Z"/>
  <w16cex:commentExtensible w16cex:durableId="6DD6EB17" w16cex:dateUtc="2025-03-13T13:17:00Z"/>
  <w16cex:commentExtensible w16cex:durableId="7B389B2A" w16cex:dateUtc="2025-03-14T09:32:00Z"/>
  <w16cex:commentExtensible w16cex:durableId="660BF434" w16cex:dateUtc="2025-03-14T09:41:00Z"/>
  <w16cex:commentExtensible w16cex:durableId="42402CC7" w16cex:dateUtc="2025-03-10T18:34:00Z"/>
  <w16cex:commentExtensible w16cex:durableId="6B1BFBDA" w16cex:dateUtc="2025-03-14T09:37:00Z"/>
  <w16cex:commentExtensible w16cex:durableId="1CACF0EB" w16cex:dateUtc="2025-03-14T09:43:00Z"/>
  <w16cex:commentExtensible w16cex:durableId="36261837" w16cex:dateUtc="2025-03-14T09:44:00Z"/>
  <w16cex:commentExtensible w16cex:durableId="1D11D796" w16cex:dateUtc="2025-03-14T09:44:00Z"/>
  <w16cex:commentExtensible w16cex:durableId="16DC8C22" w16cex:dateUtc="2025-03-14T09:46:00Z"/>
  <w16cex:commentExtensible w16cex:durableId="1EA565FE" w16cex:dateUtc="2025-03-10T17:28:00Z"/>
  <w16cex:commentExtensible w16cex:durableId="67CBE876" w16cex:dateUtc="2025-03-14T09:47:00Z"/>
  <w16cex:commentExtensible w16cex:durableId="34E28C46" w16cex:dateUtc="2025-03-14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9E8E0" w16cid:durableId="1A43BD15"/>
  <w16cid:commentId w16cid:paraId="4497983C" w16cid:durableId="002370B9"/>
  <w16cid:commentId w16cid:paraId="426A04D7" w16cid:durableId="44E103C9"/>
  <w16cid:commentId w16cid:paraId="45EE7B84" w16cid:durableId="13E9FC70"/>
  <w16cid:commentId w16cid:paraId="59FB30B7" w16cid:durableId="7D64D2FF"/>
  <w16cid:commentId w16cid:paraId="06680993" w16cid:durableId="04C201D9"/>
  <w16cid:commentId w16cid:paraId="5D0615AC" w16cid:durableId="6AA43308"/>
  <w16cid:commentId w16cid:paraId="067A5276" w16cid:durableId="2975B264"/>
  <w16cid:commentId w16cid:paraId="1D8B787F" w16cid:durableId="67E2F6B2"/>
  <w16cid:commentId w16cid:paraId="36251D38" w16cid:durableId="6DD6EB17"/>
  <w16cid:commentId w16cid:paraId="7943133A" w16cid:durableId="7B389B2A"/>
  <w16cid:commentId w16cid:paraId="692C8342" w16cid:durableId="660BF434"/>
  <w16cid:commentId w16cid:paraId="63E4CB6C" w16cid:durableId="42402CC7"/>
  <w16cid:commentId w16cid:paraId="6A4B89B6" w16cid:durableId="6B1BFBDA"/>
  <w16cid:commentId w16cid:paraId="084B568F" w16cid:durableId="1CACF0EB"/>
  <w16cid:commentId w16cid:paraId="5311725A" w16cid:durableId="36261837"/>
  <w16cid:commentId w16cid:paraId="07389971" w16cid:durableId="1D11D796"/>
  <w16cid:commentId w16cid:paraId="16CD97AF" w16cid:durableId="16DC8C22"/>
  <w16cid:commentId w16cid:paraId="788E9621" w16cid:durableId="1EA565FE"/>
  <w16cid:commentId w16cid:paraId="1F0A8994" w16cid:durableId="67CBE876"/>
  <w16cid:commentId w16cid:paraId="4C7DD3E0" w16cid:durableId="34E28C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9688BB" w14:textId="77777777" w:rsidR="002E53F4" w:rsidRDefault="002E53F4" w:rsidP="000314D7">
      <w:r>
        <w:separator/>
      </w:r>
    </w:p>
  </w:endnote>
  <w:endnote w:type="continuationSeparator" w:id="0">
    <w:p w14:paraId="7BD25957" w14:textId="77777777" w:rsidR="002E53F4" w:rsidRDefault="002E53F4"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inherit">
    <w:altName w:val="Cambria"/>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B8B569" w14:textId="77777777" w:rsidR="002E53F4" w:rsidRDefault="002E53F4" w:rsidP="000314D7">
      <w:r>
        <w:separator/>
      </w:r>
    </w:p>
  </w:footnote>
  <w:footnote w:type="continuationSeparator" w:id="0">
    <w:p w14:paraId="4AB6D424" w14:textId="77777777" w:rsidR="002E53F4" w:rsidRDefault="002E53F4"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B21FD"/>
    <w:multiLevelType w:val="multilevel"/>
    <w:tmpl w:val="280EE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045A0E"/>
    <w:multiLevelType w:val="multilevel"/>
    <w:tmpl w:val="1700B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A15AF7"/>
    <w:multiLevelType w:val="multilevel"/>
    <w:tmpl w:val="D9D44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B860FA"/>
    <w:multiLevelType w:val="multilevel"/>
    <w:tmpl w:val="53622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4806EE"/>
    <w:multiLevelType w:val="multilevel"/>
    <w:tmpl w:val="F7F8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740BAB"/>
    <w:multiLevelType w:val="multilevel"/>
    <w:tmpl w:val="81867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2A79EC"/>
    <w:multiLevelType w:val="multilevel"/>
    <w:tmpl w:val="6ECE5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E169A4"/>
    <w:multiLevelType w:val="multilevel"/>
    <w:tmpl w:val="F4620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5371C8"/>
    <w:multiLevelType w:val="multilevel"/>
    <w:tmpl w:val="B3BA68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46770B"/>
    <w:multiLevelType w:val="multilevel"/>
    <w:tmpl w:val="58C6F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A846CD8"/>
    <w:multiLevelType w:val="multilevel"/>
    <w:tmpl w:val="B03C8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EE680D"/>
    <w:multiLevelType w:val="multilevel"/>
    <w:tmpl w:val="0716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8356DD6"/>
    <w:multiLevelType w:val="multilevel"/>
    <w:tmpl w:val="D416D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98B1EA0"/>
    <w:multiLevelType w:val="multilevel"/>
    <w:tmpl w:val="4DBED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C66793"/>
    <w:multiLevelType w:val="multilevel"/>
    <w:tmpl w:val="A288D7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C867509"/>
    <w:multiLevelType w:val="multilevel"/>
    <w:tmpl w:val="547C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0673051">
    <w:abstractNumId w:val="21"/>
  </w:num>
  <w:num w:numId="2" w16cid:durableId="49116651">
    <w:abstractNumId w:val="25"/>
  </w:num>
  <w:num w:numId="3" w16cid:durableId="917128964">
    <w:abstractNumId w:val="26"/>
  </w:num>
  <w:num w:numId="4" w16cid:durableId="1421178754">
    <w:abstractNumId w:val="24"/>
  </w:num>
  <w:num w:numId="5" w16cid:durableId="466169287">
    <w:abstractNumId w:val="19"/>
  </w:num>
  <w:num w:numId="6" w16cid:durableId="915821295">
    <w:abstractNumId w:val="15"/>
  </w:num>
  <w:num w:numId="7" w16cid:durableId="101146351">
    <w:abstractNumId w:val="4"/>
  </w:num>
  <w:num w:numId="8" w16cid:durableId="75716019">
    <w:abstractNumId w:val="3"/>
  </w:num>
  <w:num w:numId="9" w16cid:durableId="1999993435">
    <w:abstractNumId w:val="22"/>
  </w:num>
  <w:num w:numId="10" w16cid:durableId="1628970331">
    <w:abstractNumId w:val="18"/>
  </w:num>
  <w:num w:numId="11" w16cid:durableId="1148938673">
    <w:abstractNumId w:val="1"/>
  </w:num>
  <w:num w:numId="12" w16cid:durableId="1755079919">
    <w:abstractNumId w:val="20"/>
  </w:num>
  <w:num w:numId="13" w16cid:durableId="1851486757">
    <w:abstractNumId w:val="8"/>
  </w:num>
  <w:num w:numId="14" w16cid:durableId="1411192856">
    <w:abstractNumId w:val="23"/>
  </w:num>
  <w:num w:numId="15" w16cid:durableId="1105417321">
    <w:abstractNumId w:val="2"/>
  </w:num>
  <w:num w:numId="16" w16cid:durableId="1557008603">
    <w:abstractNumId w:val="14"/>
  </w:num>
  <w:num w:numId="17" w16cid:durableId="2030329127">
    <w:abstractNumId w:val="16"/>
  </w:num>
  <w:num w:numId="18" w16cid:durableId="1192845146">
    <w:abstractNumId w:val="28"/>
  </w:num>
  <w:num w:numId="19" w16cid:durableId="839197748">
    <w:abstractNumId w:val="17"/>
  </w:num>
  <w:num w:numId="20" w16cid:durableId="1734427201">
    <w:abstractNumId w:val="30"/>
  </w:num>
  <w:num w:numId="21" w16cid:durableId="554387785">
    <w:abstractNumId w:val="0"/>
  </w:num>
  <w:num w:numId="22" w16cid:durableId="1768308593">
    <w:abstractNumId w:val="13"/>
  </w:num>
  <w:num w:numId="23" w16cid:durableId="179315705">
    <w:abstractNumId w:val="12"/>
  </w:num>
  <w:num w:numId="24" w16cid:durableId="499658570">
    <w:abstractNumId w:val="5"/>
  </w:num>
  <w:num w:numId="25" w16cid:durableId="1312909142">
    <w:abstractNumId w:val="29"/>
  </w:num>
  <w:num w:numId="26" w16cid:durableId="1153720906">
    <w:abstractNumId w:val="27"/>
  </w:num>
  <w:num w:numId="27" w16cid:durableId="182742819">
    <w:abstractNumId w:val="7"/>
  </w:num>
  <w:num w:numId="28" w16cid:durableId="725684271">
    <w:abstractNumId w:val="11"/>
  </w:num>
  <w:num w:numId="29" w16cid:durableId="1620603098">
    <w:abstractNumId w:val="10"/>
  </w:num>
  <w:num w:numId="30" w16cid:durableId="1936016581">
    <w:abstractNumId w:val="6"/>
  </w:num>
  <w:num w:numId="31" w16cid:durableId="207010940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Ina Drabløs [2]">
    <w15:presenceInfo w15:providerId="AD" w15:userId="S::inadra76@bhioslo.no::318a6dcc-5b41-4773-9aea-e6e35b61d380"/>
  </w15:person>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1114C"/>
    <w:rsid w:val="00020E0A"/>
    <w:rsid w:val="000314D7"/>
    <w:rsid w:val="00041548"/>
    <w:rsid w:val="000429F0"/>
    <w:rsid w:val="00043986"/>
    <w:rsid w:val="00044472"/>
    <w:rsid w:val="000538FF"/>
    <w:rsid w:val="00054872"/>
    <w:rsid w:val="00055355"/>
    <w:rsid w:val="000631DC"/>
    <w:rsid w:val="00065DC9"/>
    <w:rsid w:val="000736E2"/>
    <w:rsid w:val="000C7A52"/>
    <w:rsid w:val="000D1CCF"/>
    <w:rsid w:val="000E1520"/>
    <w:rsid w:val="000E408D"/>
    <w:rsid w:val="000E5EBF"/>
    <w:rsid w:val="001019BC"/>
    <w:rsid w:val="00114589"/>
    <w:rsid w:val="00116889"/>
    <w:rsid w:val="0013016E"/>
    <w:rsid w:val="00133118"/>
    <w:rsid w:val="00153638"/>
    <w:rsid w:val="00160711"/>
    <w:rsid w:val="00162758"/>
    <w:rsid w:val="00175BEA"/>
    <w:rsid w:val="00187735"/>
    <w:rsid w:val="00195A4B"/>
    <w:rsid w:val="00197600"/>
    <w:rsid w:val="001A7696"/>
    <w:rsid w:val="001B19AE"/>
    <w:rsid w:val="001B3E4E"/>
    <w:rsid w:val="001D002C"/>
    <w:rsid w:val="001D30A3"/>
    <w:rsid w:val="001E6C60"/>
    <w:rsid w:val="001F7D0D"/>
    <w:rsid w:val="00201BF6"/>
    <w:rsid w:val="00207A9C"/>
    <w:rsid w:val="00207F5F"/>
    <w:rsid w:val="00213ED3"/>
    <w:rsid w:val="0021536D"/>
    <w:rsid w:val="002231DD"/>
    <w:rsid w:val="002438D6"/>
    <w:rsid w:val="0026337E"/>
    <w:rsid w:val="00266014"/>
    <w:rsid w:val="00285782"/>
    <w:rsid w:val="002A33E0"/>
    <w:rsid w:val="002A428F"/>
    <w:rsid w:val="002A68E0"/>
    <w:rsid w:val="002B0C5B"/>
    <w:rsid w:val="002C5CFE"/>
    <w:rsid w:val="002E31DB"/>
    <w:rsid w:val="002E53F4"/>
    <w:rsid w:val="002E6E2B"/>
    <w:rsid w:val="00305246"/>
    <w:rsid w:val="0031455B"/>
    <w:rsid w:val="00315D9E"/>
    <w:rsid w:val="003205B4"/>
    <w:rsid w:val="00321101"/>
    <w:rsid w:val="003279D7"/>
    <w:rsid w:val="0033211D"/>
    <w:rsid w:val="00335D6E"/>
    <w:rsid w:val="00346646"/>
    <w:rsid w:val="003506F0"/>
    <w:rsid w:val="00370B2D"/>
    <w:rsid w:val="00371F45"/>
    <w:rsid w:val="003867A7"/>
    <w:rsid w:val="00397C98"/>
    <w:rsid w:val="003A5DF6"/>
    <w:rsid w:val="003A7206"/>
    <w:rsid w:val="003B0717"/>
    <w:rsid w:val="003B224D"/>
    <w:rsid w:val="003C4857"/>
    <w:rsid w:val="003D08ED"/>
    <w:rsid w:val="003D4A33"/>
    <w:rsid w:val="003E1D02"/>
    <w:rsid w:val="003E284C"/>
    <w:rsid w:val="00406CA6"/>
    <w:rsid w:val="004144C1"/>
    <w:rsid w:val="00422F2A"/>
    <w:rsid w:val="00427CEF"/>
    <w:rsid w:val="00430323"/>
    <w:rsid w:val="0043233E"/>
    <w:rsid w:val="00432702"/>
    <w:rsid w:val="00436572"/>
    <w:rsid w:val="0044407B"/>
    <w:rsid w:val="0045013C"/>
    <w:rsid w:val="00453B87"/>
    <w:rsid w:val="004624B7"/>
    <w:rsid w:val="00485B2C"/>
    <w:rsid w:val="004864AF"/>
    <w:rsid w:val="00487738"/>
    <w:rsid w:val="00490BDA"/>
    <w:rsid w:val="004A4E1D"/>
    <w:rsid w:val="004A64D9"/>
    <w:rsid w:val="004A7304"/>
    <w:rsid w:val="004B4F24"/>
    <w:rsid w:val="004C3AD7"/>
    <w:rsid w:val="004D12B7"/>
    <w:rsid w:val="004F05B7"/>
    <w:rsid w:val="004F6F8B"/>
    <w:rsid w:val="00503C26"/>
    <w:rsid w:val="00504A34"/>
    <w:rsid w:val="0050526F"/>
    <w:rsid w:val="0051515F"/>
    <w:rsid w:val="00517FA8"/>
    <w:rsid w:val="0052087C"/>
    <w:rsid w:val="00531398"/>
    <w:rsid w:val="00531F27"/>
    <w:rsid w:val="00537010"/>
    <w:rsid w:val="00541CA3"/>
    <w:rsid w:val="00546AF5"/>
    <w:rsid w:val="005705FA"/>
    <w:rsid w:val="005750EB"/>
    <w:rsid w:val="00577607"/>
    <w:rsid w:val="0058440E"/>
    <w:rsid w:val="005864CB"/>
    <w:rsid w:val="0058705C"/>
    <w:rsid w:val="005A5B9E"/>
    <w:rsid w:val="005A64F2"/>
    <w:rsid w:val="005B2082"/>
    <w:rsid w:val="005C13C9"/>
    <w:rsid w:val="005F5D5D"/>
    <w:rsid w:val="005F6551"/>
    <w:rsid w:val="00600564"/>
    <w:rsid w:val="006008E8"/>
    <w:rsid w:val="00600B06"/>
    <w:rsid w:val="00631EE4"/>
    <w:rsid w:val="00636550"/>
    <w:rsid w:val="006412E6"/>
    <w:rsid w:val="00644211"/>
    <w:rsid w:val="006457A3"/>
    <w:rsid w:val="00652525"/>
    <w:rsid w:val="00654021"/>
    <w:rsid w:val="00656C0F"/>
    <w:rsid w:val="006623E6"/>
    <w:rsid w:val="006868D7"/>
    <w:rsid w:val="006D12D3"/>
    <w:rsid w:val="006E3BA0"/>
    <w:rsid w:val="00723A5E"/>
    <w:rsid w:val="0072533D"/>
    <w:rsid w:val="007270F6"/>
    <w:rsid w:val="007373E4"/>
    <w:rsid w:val="007509D8"/>
    <w:rsid w:val="007519F6"/>
    <w:rsid w:val="007530AB"/>
    <w:rsid w:val="0075616E"/>
    <w:rsid w:val="00757B4B"/>
    <w:rsid w:val="007623ED"/>
    <w:rsid w:val="0076774D"/>
    <w:rsid w:val="00776997"/>
    <w:rsid w:val="00777A42"/>
    <w:rsid w:val="00785FD6"/>
    <w:rsid w:val="007A25CB"/>
    <w:rsid w:val="007A6798"/>
    <w:rsid w:val="007B3826"/>
    <w:rsid w:val="007C2308"/>
    <w:rsid w:val="007C540D"/>
    <w:rsid w:val="007E5622"/>
    <w:rsid w:val="007F0F62"/>
    <w:rsid w:val="007F6AFA"/>
    <w:rsid w:val="00814A70"/>
    <w:rsid w:val="008157C2"/>
    <w:rsid w:val="00816258"/>
    <w:rsid w:val="00820317"/>
    <w:rsid w:val="00821E53"/>
    <w:rsid w:val="00823910"/>
    <w:rsid w:val="00824E88"/>
    <w:rsid w:val="008313E5"/>
    <w:rsid w:val="00847FA3"/>
    <w:rsid w:val="008511C9"/>
    <w:rsid w:val="00851784"/>
    <w:rsid w:val="00860970"/>
    <w:rsid w:val="00863E57"/>
    <w:rsid w:val="008717B8"/>
    <w:rsid w:val="00875DCB"/>
    <w:rsid w:val="00876D6C"/>
    <w:rsid w:val="0087726B"/>
    <w:rsid w:val="008A3A7A"/>
    <w:rsid w:val="008A57BD"/>
    <w:rsid w:val="008B2CDF"/>
    <w:rsid w:val="008B3EB6"/>
    <w:rsid w:val="008B5171"/>
    <w:rsid w:val="008C5551"/>
    <w:rsid w:val="008D1DCE"/>
    <w:rsid w:val="008D3C01"/>
    <w:rsid w:val="008E488F"/>
    <w:rsid w:val="008E7BDD"/>
    <w:rsid w:val="008F04E8"/>
    <w:rsid w:val="008F439F"/>
    <w:rsid w:val="008F4548"/>
    <w:rsid w:val="00913A4B"/>
    <w:rsid w:val="0095181D"/>
    <w:rsid w:val="009550FB"/>
    <w:rsid w:val="009564E1"/>
    <w:rsid w:val="009768E3"/>
    <w:rsid w:val="00981F6A"/>
    <w:rsid w:val="00982C6A"/>
    <w:rsid w:val="00994931"/>
    <w:rsid w:val="00996B3F"/>
    <w:rsid w:val="009B6DED"/>
    <w:rsid w:val="009C1375"/>
    <w:rsid w:val="009C15A1"/>
    <w:rsid w:val="009C16B4"/>
    <w:rsid w:val="009C4671"/>
    <w:rsid w:val="009D3255"/>
    <w:rsid w:val="009D4C8C"/>
    <w:rsid w:val="009D758D"/>
    <w:rsid w:val="009F2910"/>
    <w:rsid w:val="00A04208"/>
    <w:rsid w:val="00A0729C"/>
    <w:rsid w:val="00A10AED"/>
    <w:rsid w:val="00A15FF9"/>
    <w:rsid w:val="00A276A6"/>
    <w:rsid w:val="00A31557"/>
    <w:rsid w:val="00A347B5"/>
    <w:rsid w:val="00A35532"/>
    <w:rsid w:val="00A41421"/>
    <w:rsid w:val="00A56301"/>
    <w:rsid w:val="00A65709"/>
    <w:rsid w:val="00A66EB2"/>
    <w:rsid w:val="00A75285"/>
    <w:rsid w:val="00A8158F"/>
    <w:rsid w:val="00AA1B42"/>
    <w:rsid w:val="00AC567E"/>
    <w:rsid w:val="00AE1DFD"/>
    <w:rsid w:val="00AE2257"/>
    <w:rsid w:val="00AF0A1D"/>
    <w:rsid w:val="00AF3DF2"/>
    <w:rsid w:val="00AF4ADF"/>
    <w:rsid w:val="00B07394"/>
    <w:rsid w:val="00B0750A"/>
    <w:rsid w:val="00B111A0"/>
    <w:rsid w:val="00B241AC"/>
    <w:rsid w:val="00B255A6"/>
    <w:rsid w:val="00B308AD"/>
    <w:rsid w:val="00B35E28"/>
    <w:rsid w:val="00B365C7"/>
    <w:rsid w:val="00B36C44"/>
    <w:rsid w:val="00B37FBA"/>
    <w:rsid w:val="00B401FA"/>
    <w:rsid w:val="00B52086"/>
    <w:rsid w:val="00B52814"/>
    <w:rsid w:val="00B665E5"/>
    <w:rsid w:val="00B71A1B"/>
    <w:rsid w:val="00B81AF5"/>
    <w:rsid w:val="00B82808"/>
    <w:rsid w:val="00B83DCC"/>
    <w:rsid w:val="00B910A3"/>
    <w:rsid w:val="00B937D2"/>
    <w:rsid w:val="00B94DB5"/>
    <w:rsid w:val="00B965EA"/>
    <w:rsid w:val="00BA0D2F"/>
    <w:rsid w:val="00BA1ADC"/>
    <w:rsid w:val="00BA4841"/>
    <w:rsid w:val="00BA52F5"/>
    <w:rsid w:val="00BB23B0"/>
    <w:rsid w:val="00BC3266"/>
    <w:rsid w:val="00C02322"/>
    <w:rsid w:val="00C04C37"/>
    <w:rsid w:val="00C10752"/>
    <w:rsid w:val="00C118C3"/>
    <w:rsid w:val="00C11F05"/>
    <w:rsid w:val="00C303BB"/>
    <w:rsid w:val="00C34480"/>
    <w:rsid w:val="00C42502"/>
    <w:rsid w:val="00C464C2"/>
    <w:rsid w:val="00C56DDA"/>
    <w:rsid w:val="00C679D3"/>
    <w:rsid w:val="00C704ED"/>
    <w:rsid w:val="00C90F76"/>
    <w:rsid w:val="00CA0B90"/>
    <w:rsid w:val="00CC7E43"/>
    <w:rsid w:val="00CD0F22"/>
    <w:rsid w:val="00CD2BE5"/>
    <w:rsid w:val="00CE31A2"/>
    <w:rsid w:val="00CE3570"/>
    <w:rsid w:val="00CF1159"/>
    <w:rsid w:val="00CF2640"/>
    <w:rsid w:val="00CF30EF"/>
    <w:rsid w:val="00D259DD"/>
    <w:rsid w:val="00D337F8"/>
    <w:rsid w:val="00D423D9"/>
    <w:rsid w:val="00D435F7"/>
    <w:rsid w:val="00D47CBB"/>
    <w:rsid w:val="00D54BE8"/>
    <w:rsid w:val="00D87D0D"/>
    <w:rsid w:val="00D91322"/>
    <w:rsid w:val="00D966F7"/>
    <w:rsid w:val="00DB3C41"/>
    <w:rsid w:val="00DB4416"/>
    <w:rsid w:val="00DC278E"/>
    <w:rsid w:val="00DD3701"/>
    <w:rsid w:val="00DD44C1"/>
    <w:rsid w:val="00DE53A5"/>
    <w:rsid w:val="00DF551A"/>
    <w:rsid w:val="00E04B4D"/>
    <w:rsid w:val="00E07B41"/>
    <w:rsid w:val="00E21C0D"/>
    <w:rsid w:val="00E238AE"/>
    <w:rsid w:val="00E27AFF"/>
    <w:rsid w:val="00E307B3"/>
    <w:rsid w:val="00E32E04"/>
    <w:rsid w:val="00E33541"/>
    <w:rsid w:val="00E3624F"/>
    <w:rsid w:val="00E52DAC"/>
    <w:rsid w:val="00E626F4"/>
    <w:rsid w:val="00E6476D"/>
    <w:rsid w:val="00E648B9"/>
    <w:rsid w:val="00E84574"/>
    <w:rsid w:val="00E85EEE"/>
    <w:rsid w:val="00E907F4"/>
    <w:rsid w:val="00E90BEC"/>
    <w:rsid w:val="00E95E86"/>
    <w:rsid w:val="00EA769C"/>
    <w:rsid w:val="00EA7E7A"/>
    <w:rsid w:val="00EC394A"/>
    <w:rsid w:val="00ED3E68"/>
    <w:rsid w:val="00ED6003"/>
    <w:rsid w:val="00EE43F7"/>
    <w:rsid w:val="00EE7217"/>
    <w:rsid w:val="00EF3D28"/>
    <w:rsid w:val="00F0750D"/>
    <w:rsid w:val="00F1094A"/>
    <w:rsid w:val="00F15741"/>
    <w:rsid w:val="00F30FA9"/>
    <w:rsid w:val="00F318C6"/>
    <w:rsid w:val="00F36B23"/>
    <w:rsid w:val="00F41CE1"/>
    <w:rsid w:val="00F41E9F"/>
    <w:rsid w:val="00F61285"/>
    <w:rsid w:val="00F63522"/>
    <w:rsid w:val="00F66222"/>
    <w:rsid w:val="00F745A4"/>
    <w:rsid w:val="00F83F79"/>
    <w:rsid w:val="00F90107"/>
    <w:rsid w:val="00F926F4"/>
    <w:rsid w:val="00F93A47"/>
    <w:rsid w:val="00F97B63"/>
    <w:rsid w:val="00FB3224"/>
    <w:rsid w:val="00FC3B32"/>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D3E6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427CEF"/>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spacing w:line="360" w:lineRule="auto"/>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26</Pages>
  <Words>29397</Words>
  <Characters>167568</Characters>
  <Application>Microsoft Office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3</cp:revision>
  <dcterms:created xsi:type="dcterms:W3CDTF">2025-03-14T10:26:00Z</dcterms:created>
  <dcterms:modified xsi:type="dcterms:W3CDTF">2025-03-18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eKUzky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